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r w:rsidR="00F01E9C">
        <w:rPr>
          <w:color w:val="000000" w:themeColor="text1"/>
        </w:rPr>
        <w:t xml:space="preserve">in </w:t>
      </w:r>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commentRangeStart w:id="0"/>
      <w:r w:rsidRPr="006902F6">
        <w:rPr>
          <w:b/>
          <w:color w:val="000000" w:themeColor="text1"/>
          <w:sz w:val="36"/>
          <w:u w:val="single"/>
        </w:rPr>
        <w:t xml:space="preserve">Introduction </w:t>
      </w:r>
      <w:commentRangeEnd w:id="0"/>
      <w:r w:rsidR="00B4678F">
        <w:rPr>
          <w:rStyle w:val="CommentReference"/>
        </w:rPr>
        <w:commentReference w:id="0"/>
      </w:r>
    </w:p>
    <w:p w14:paraId="3FBC40A2" w14:textId="77777777" w:rsidR="00FD36B7" w:rsidRPr="006902F6" w:rsidRDefault="00FD36B7" w:rsidP="00FD36B7">
      <w:pPr>
        <w:rPr>
          <w:color w:val="000000" w:themeColor="text1"/>
        </w:rPr>
      </w:pPr>
    </w:p>
    <w:p w14:paraId="3CC8E2AE" w14:textId="2AB36C7B" w:rsidR="002B0844" w:rsidRDefault="00A3343F" w:rsidP="00F01E9C">
      <w:pPr>
        <w:rPr>
          <w:ins w:id="1" w:author="Microsoft Office User" w:date="2017-09-02T17:27:00Z"/>
          <w:color w:val="000000" w:themeColor="text1"/>
        </w:rPr>
      </w:pPr>
      <w:ins w:id="2" w:author="Microsoft Office User" w:date="2017-09-02T17:25:00Z">
        <w:r>
          <w:t>Cushing’s syndrome is an endocrine disorder that manifests in response to chronically elevated levels of glucocorticoids and is often associated with changes in adipose mass and distribution</w:t>
        </w:r>
      </w:ins>
      <w:ins w:id="3" w:author="Microsoft Office User" w:date="2017-09-02T17:32:00Z">
        <w:r w:rsidR="00831691">
          <w:t xml:space="preserve"> </w:t>
        </w:r>
        <w:r w:rsidR="00831691">
          <w:fldChar w:fldCharType="begin" w:fldLock="1"/>
        </w:r>
      </w:ins>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ins w:id="4" w:author="Microsoft Office User" w:date="2017-09-02T17:32:00Z">
        <w:r w:rsidR="00831691">
          <w:fldChar w:fldCharType="end"/>
        </w:r>
      </w:ins>
      <w:ins w:id="5" w:author="Microsoft Office User" w:date="2017-09-02T17:25:00Z">
        <w:r>
          <w:t>, fatty liver</w:t>
        </w:r>
      </w:ins>
      <w:ins w:id="6" w:author="Microsoft Office User" w:date="2017-09-02T17:32:00Z">
        <w:r w:rsidR="00831691">
          <w:t xml:space="preserve"> </w:t>
        </w:r>
      </w:ins>
      <w:ins w:id="7" w:author="Microsoft Office User" w:date="2017-09-02T17:31:00Z">
        <w:r w:rsidR="00831691">
          <w:fldChar w:fldCharType="begin" w:fldLock="1"/>
        </w:r>
      </w:ins>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ins w:id="8" w:author="Microsoft Office User" w:date="2017-09-02T17:31:00Z">
        <w:r w:rsidR="00831691">
          <w:fldChar w:fldCharType="end"/>
        </w:r>
      </w:ins>
      <w:ins w:id="9" w:author="Microsoft Office User" w:date="2017-09-02T17:25:00Z">
        <w:r>
          <w:t>, impaired glucose tolerance and type 2 diabetes</w:t>
        </w:r>
      </w:ins>
      <w:ins w:id="10" w:author="Microsoft Office User" w:date="2017-09-02T17:30:00Z">
        <w:r w:rsidR="00831691">
          <w:t xml:space="preserve"> </w:t>
        </w:r>
      </w:ins>
      <w:ins w:id="11" w:author="Microsoft Office User" w:date="2017-09-02T17:31:00Z">
        <w:r w:rsidR="00831691">
          <w:fldChar w:fldCharType="begin" w:fldLock="1"/>
        </w:r>
      </w:ins>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ins w:id="12" w:author="Microsoft Office User" w:date="2017-09-02T17:31:00Z">
        <w:r w:rsidR="00831691">
          <w:fldChar w:fldCharType="end"/>
        </w:r>
      </w:ins>
      <w:ins w:id="13" w:author="Microsoft Office User" w:date="2017-09-02T17:25:00Z">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ins>
      <w:del w:id="14" w:author="Microsoft Office User" w:date="2017-09-02T17:25:00Z">
        <w:r w:rsidR="000935FF" w:rsidRPr="006902F6" w:rsidDel="00A3343F">
          <w:rPr>
            <w:color w:val="000000" w:themeColor="text1"/>
          </w:rPr>
          <w:delText>O</w:delText>
        </w:r>
        <w:r w:rsidR="00A82500" w:rsidRPr="006902F6" w:rsidDel="00A3343F">
          <w:rPr>
            <w:color w:val="000000" w:themeColor="text1"/>
          </w:rPr>
          <w:delText>besity has become an epidemic in the US and other developing countries</w:delText>
        </w:r>
        <w:r w:rsidR="0078545C" w:rsidRPr="006902F6" w:rsidDel="00A3343F">
          <w:rPr>
            <w:color w:val="000000" w:themeColor="text1"/>
          </w:rPr>
          <w:delText>,</w:delText>
        </w:r>
        <w:r w:rsidR="00A82500" w:rsidRPr="006902F6" w:rsidDel="00A3343F">
          <w:rPr>
            <w:color w:val="000000" w:themeColor="text1"/>
          </w:rPr>
          <w:delText xml:space="preserve"> and though </w:delText>
        </w:r>
        <w:commentRangeStart w:id="15"/>
        <w:commentRangeStart w:id="16"/>
        <w:r w:rsidR="00A82500" w:rsidRPr="006902F6" w:rsidDel="00A3343F">
          <w:rPr>
            <w:color w:val="000000" w:themeColor="text1"/>
          </w:rPr>
          <w:delText xml:space="preserve">Cushing’s disease </w:delText>
        </w:r>
        <w:commentRangeEnd w:id="15"/>
        <w:r w:rsidR="009F155F" w:rsidDel="00A3343F">
          <w:rPr>
            <w:rStyle w:val="CommentReference"/>
          </w:rPr>
          <w:commentReference w:id="15"/>
        </w:r>
        <w:r w:rsidR="00A82500" w:rsidRPr="006902F6" w:rsidDel="00A3343F">
          <w:rPr>
            <w:color w:val="000000" w:themeColor="text1"/>
          </w:rPr>
          <w:delText>is rare</w:delText>
        </w:r>
        <w:commentRangeEnd w:id="16"/>
        <w:r w:rsidR="007D05BD" w:rsidDel="00A3343F">
          <w:rPr>
            <w:rStyle w:val="CommentReference"/>
          </w:rPr>
          <w:commentReference w:id="16"/>
        </w:r>
        <w:r w:rsidR="00A82500" w:rsidRPr="006902F6" w:rsidDel="00A3343F">
          <w:rPr>
            <w:color w:val="000000" w:themeColor="text1"/>
          </w:rPr>
          <w:delText>, it is estimated that 1</w:delText>
        </w:r>
        <w:r w:rsidR="007C6BD9" w:rsidRPr="006902F6" w:rsidDel="00A3343F">
          <w:rPr>
            <w:color w:val="000000" w:themeColor="text1"/>
          </w:rPr>
          <w:delText>-3% of US,</w:delText>
        </w:r>
        <w:r w:rsidR="00073282" w:rsidRPr="006902F6" w:rsidDel="00A3343F">
          <w:rPr>
            <w:color w:val="000000" w:themeColor="text1"/>
          </w:rPr>
          <w:delText xml:space="preserve"> UK</w:delText>
        </w:r>
        <w:r w:rsidR="007C6BD9" w:rsidRPr="006902F6" w:rsidDel="00A3343F">
          <w:rPr>
            <w:color w:val="000000" w:themeColor="text1"/>
          </w:rPr>
          <w:delText xml:space="preserve"> and Denmark</w:delText>
        </w:r>
        <w:r w:rsidR="00073282" w:rsidRPr="006902F6" w:rsidDel="00A3343F">
          <w:rPr>
            <w:color w:val="000000" w:themeColor="text1"/>
          </w:rPr>
          <w:delText xml:space="preserve"> populations</w:delText>
        </w:r>
        <w:r w:rsidR="00A82500" w:rsidRPr="006902F6" w:rsidDel="00A3343F">
          <w:rPr>
            <w:color w:val="000000" w:themeColor="text1"/>
          </w:rPr>
          <w:delText xml:space="preserve"> are prescribed </w:delText>
        </w:r>
        <w:r w:rsidR="009B5F06" w:rsidRPr="006902F6" w:rsidDel="00A3343F">
          <w:rPr>
            <w:color w:val="000000" w:themeColor="text1"/>
          </w:rPr>
          <w:delText>corticos</w:delText>
        </w:r>
        <w:r w:rsidR="00386AF8" w:rsidRPr="006902F6" w:rsidDel="00A3343F">
          <w:rPr>
            <w:color w:val="000000" w:themeColor="text1"/>
          </w:rPr>
          <w:delText>ter</w:delText>
        </w:r>
        <w:r w:rsidR="00A82500" w:rsidRPr="006902F6" w:rsidDel="00A3343F">
          <w:rPr>
            <w:color w:val="000000" w:themeColor="text1"/>
          </w:rPr>
          <w:delText>oids at any given time</w:delText>
        </w:r>
        <w:r w:rsidR="00CF053C" w:rsidRPr="006902F6" w:rsidDel="00A3343F">
          <w:rPr>
            <w:color w:val="000000" w:themeColor="text1"/>
          </w:rPr>
          <w:delText xml:space="preserve"> </w:delText>
        </w:r>
      </w:del>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ins w:id="17" w:author="Microsoft Office User" w:date="2017-09-02T17:34:00Z"/>
          <w:color w:val="000000" w:themeColor="text1"/>
        </w:rPr>
      </w:pPr>
    </w:p>
    <w:p w14:paraId="2DD1CB88" w14:textId="0B67B5E4" w:rsidR="006A1504" w:rsidRDefault="00EF0E90" w:rsidP="00F01E9C">
      <w:pPr>
        <w:rPr>
          <w:ins w:id="18" w:author="Microsoft Office User" w:date="2017-09-02T17:39:00Z"/>
          <w:color w:val="000000" w:themeColor="text1"/>
        </w:rPr>
      </w:pPr>
      <w:ins w:id="19" w:author="Microsoft Office User" w:date="2017-09-02T17:34:00Z">
        <w:r>
          <w:rPr>
            <w:color w:val="000000" w:themeColor="text1"/>
          </w:rPr>
          <w:t xml:space="preserve">Similarly to Cushing’s syndrome, </w:t>
        </w: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ins>
      <w:r w:rsidR="00980A1E">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2\u201314)" }, "properties" : { "noteIndex" : 0 }, "schema" : "https://github.com/citation-style-language/schema/raw/master/csl-citation.json" }</w:instrText>
      </w:r>
      <w:ins w:id="20" w:author="Microsoft Office User" w:date="2017-09-02T17:34:00Z">
        <w:r w:rsidRPr="006902F6">
          <w:rPr>
            <w:color w:val="000000" w:themeColor="text1"/>
          </w:rPr>
          <w:fldChar w:fldCharType="separate"/>
        </w:r>
      </w:ins>
      <w:r w:rsidR="00980A1E" w:rsidRPr="00980A1E">
        <w:rPr>
          <w:noProof/>
          <w:color w:val="000000" w:themeColor="text1"/>
        </w:rPr>
        <w:t>(10–12)</w:t>
      </w:r>
      <w:ins w:id="21" w:author="Microsoft Office User" w:date="2017-09-02T17:34:00Z">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ins>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ins w:id="22" w:author="Microsoft Office User" w:date="2017-09-02T17:34:00Z">
        <w:r w:rsidRPr="006902F6">
          <w:rPr>
            <w:color w:val="000000" w:themeColor="text1"/>
          </w:rPr>
          <w:fldChar w:fldCharType="separate"/>
        </w:r>
      </w:ins>
      <w:r w:rsidR="00980A1E" w:rsidRPr="00980A1E">
        <w:rPr>
          <w:noProof/>
          <w:color w:val="000000" w:themeColor="text1"/>
        </w:rPr>
        <w:t>(13,14)</w:t>
      </w:r>
      <w:ins w:id="23" w:author="Microsoft Office User" w:date="2017-09-02T17:34:00Z">
        <w:r w:rsidRPr="006902F6">
          <w:rPr>
            <w:color w:val="000000" w:themeColor="text1"/>
          </w:rPr>
          <w:fldChar w:fldCharType="end"/>
        </w:r>
      </w:ins>
      <w:ins w:id="24" w:author="Microsoft Office User" w:date="2017-09-02T17:38:00Z">
        <w:r w:rsidR="006A1504">
          <w:rPr>
            <w:color w:val="000000" w:themeColor="text1"/>
          </w:rPr>
          <w:t xml:space="preserve"> and is becoming a worldwide epidemic</w:t>
        </w:r>
      </w:ins>
      <w:ins w:id="25" w:author="Microsoft Office User" w:date="2017-09-02T17:35:00Z">
        <w:r>
          <w:rPr>
            <w:color w:val="000000" w:themeColor="text1"/>
          </w:rPr>
          <w:t>.</w:t>
        </w:r>
      </w:ins>
      <w:ins w:id="26" w:author="Microsoft Office User" w:date="2017-09-02T17:37:00Z">
        <w:r>
          <w:rPr>
            <w:color w:val="000000" w:themeColor="text1"/>
          </w:rPr>
          <w:t xml:space="preserve"> </w:t>
        </w:r>
      </w:ins>
      <w:ins w:id="27" w:author="Microsoft Office User" w:date="2017-08-25T10:56:00Z">
        <w:r w:rsidR="001A055D">
          <w:rPr>
            <w:color w:val="000000" w:themeColor="text1"/>
          </w:rPr>
          <w:t xml:space="preserve">Comparing </w:t>
        </w:r>
      </w:ins>
      <w:ins w:id="28" w:author="Microsoft Office User" w:date="2017-08-25T10:53:00Z">
        <w:r w:rsidR="00DA3E40">
          <w:rPr>
            <w:color w:val="000000" w:themeColor="text1"/>
          </w:rPr>
          <w:t>the increased level</w:t>
        </w:r>
      </w:ins>
      <w:ins w:id="29" w:author="Microsoft Office User" w:date="2017-08-25T10:57:00Z">
        <w:r w:rsidR="001A055D">
          <w:rPr>
            <w:color w:val="000000" w:themeColor="text1"/>
          </w:rPr>
          <w:t>s/amounts</w:t>
        </w:r>
      </w:ins>
      <w:ins w:id="30" w:author="Microsoft Office User" w:date="2017-08-25T10:53:00Z">
        <w:r w:rsidR="00DA3E40">
          <w:rPr>
            <w:color w:val="000000" w:themeColor="text1"/>
          </w:rPr>
          <w:t xml:space="preserve"> of corticosteroid prescription</w:t>
        </w:r>
      </w:ins>
      <w:ins w:id="31" w:author="Microsoft Office User" w:date="2017-08-25T10:54:00Z">
        <w:r w:rsidR="00DA3E40">
          <w:rPr>
            <w:color w:val="000000" w:themeColor="text1"/>
          </w:rPr>
          <w:t xml:space="preserve"> with the </w:t>
        </w:r>
      </w:ins>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del w:id="32" w:author="Microsoft Office User" w:date="2017-09-02T17:37:00Z">
        <w:r w:rsidR="00A82500" w:rsidRPr="006902F6" w:rsidDel="00EF0E90">
          <w:rPr>
            <w:color w:val="000000" w:themeColor="text1"/>
          </w:rPr>
          <w:delText>America</w:delText>
        </w:r>
      </w:del>
      <w:ins w:id="33" w:author="Microsoft Office User" w:date="2017-09-02T17:37:00Z">
        <w:r>
          <w:rPr>
            <w:color w:val="000000" w:themeColor="text1"/>
          </w:rPr>
          <w:t>developed countries</w:t>
        </w:r>
      </w:ins>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ins w:id="34" w:author="Microsoft Office User" w:date="2017-09-02T17:42:00Z">
        <w:r w:rsidR="001157A4">
          <w:rPr>
            <w:color w:val="000000" w:themeColor="text1"/>
          </w:rPr>
          <w:t>; though</w:t>
        </w:r>
      </w:ins>
      <w:ins w:id="35" w:author="Microsoft Office User" w:date="2017-09-02T17:43:00Z">
        <w:r w:rsidR="001157A4">
          <w:rPr>
            <w:color w:val="000000" w:themeColor="text1"/>
          </w:rPr>
          <w:t>,</w:t>
        </w:r>
      </w:ins>
      <w:ins w:id="36" w:author="Microsoft Office User" w:date="2017-09-02T17:42:00Z">
        <w:r w:rsidR="001157A4">
          <w:rPr>
            <w:color w:val="000000" w:themeColor="text1"/>
          </w:rPr>
          <w:t xml:space="preserve"> to our knowledge</w:t>
        </w:r>
      </w:ins>
      <w:ins w:id="37" w:author="Microsoft Office User" w:date="2017-09-02T17:43:00Z">
        <w:r w:rsidR="001157A4">
          <w:rPr>
            <w:color w:val="000000" w:themeColor="text1"/>
          </w:rPr>
          <w:t>,</w:t>
        </w:r>
      </w:ins>
      <w:ins w:id="38" w:author="Microsoft Office User" w:date="2017-09-02T17:42:00Z">
        <w:r w:rsidR="001157A4">
          <w:rPr>
            <w:color w:val="000000" w:themeColor="text1"/>
          </w:rPr>
          <w:t xml:space="preserve"> this has not been studied</w:t>
        </w:r>
      </w:ins>
      <w:r w:rsidR="00805A59" w:rsidRPr="006902F6">
        <w:rPr>
          <w:color w:val="000000" w:themeColor="text1"/>
        </w:rPr>
        <w:t xml:space="preserve">. </w:t>
      </w:r>
    </w:p>
    <w:p w14:paraId="3682148F" w14:textId="77777777" w:rsidR="006A1504" w:rsidRDefault="006A1504" w:rsidP="00F01E9C">
      <w:pPr>
        <w:rPr>
          <w:ins w:id="39" w:author="Microsoft Office User" w:date="2017-09-02T17:39:00Z"/>
          <w:color w:val="000000" w:themeColor="text1"/>
        </w:rPr>
      </w:pPr>
    </w:p>
    <w:p w14:paraId="3FD39526" w14:textId="6AA8EE4E"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0,11)"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ins w:id="40" w:author="Microsoft Office User" w:date="2017-09-02T17:47:00Z">
        <w:r w:rsidR="007A487B">
          <w:rPr>
            <w:color w:val="000000" w:themeColor="text1"/>
          </w:rPr>
          <w:t xml:space="preserve"> However, the underlying mechanisms remain unclear.</w:t>
        </w:r>
      </w:ins>
    </w:p>
    <w:p w14:paraId="20D3C5BE" w14:textId="448F331F" w:rsidR="00A82500" w:rsidRPr="006902F6" w:rsidRDefault="00A82500" w:rsidP="0048623D">
      <w:pPr>
        <w:rPr>
          <w:color w:val="000000" w:themeColor="text1"/>
        </w:rPr>
      </w:pPr>
    </w:p>
    <w:p w14:paraId="66C462C3" w14:textId="195C3C74" w:rsidR="005E120F" w:rsidRPr="006902F6" w:rsidDel="001157A4" w:rsidRDefault="005E120F" w:rsidP="000357EF">
      <w:pPr>
        <w:rPr>
          <w:del w:id="41" w:author="Microsoft Office User" w:date="2017-09-02T17:43:00Z"/>
          <w:color w:val="000000" w:themeColor="text1"/>
        </w:rPr>
      </w:pPr>
      <w:del w:id="42" w:author="Microsoft Office User" w:date="2017-09-02T17:41:00Z">
        <w:r w:rsidRPr="006902F6" w:rsidDel="00E04DCA">
          <w:rPr>
            <w:color w:val="000000" w:themeColor="text1"/>
          </w:rPr>
          <w:delText xml:space="preserve">Obesity is often accompanied by a multitude of metabolic complications, such as insulin resistance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2\u201314)", "plainTextFormattedCitation" : "(12\u201314)", "previouslyFormattedCitation" : "(11\u201313)"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12–14)</w:delText>
        </w:r>
        <w:r w:rsidRPr="006902F6" w:rsidDel="00E04DCA">
          <w:rPr>
            <w:color w:val="000000" w:themeColor="text1"/>
          </w:rPr>
          <w:fldChar w:fldCharType="end"/>
        </w:r>
        <w:r w:rsidRPr="006902F6" w:rsidDel="00E04DCA">
          <w:rPr>
            <w:color w:val="000000" w:themeColor="text1"/>
          </w:rPr>
          <w:delText xml:space="preserve"> and NAFLD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5,16)", "plainTextFormattedCitation" : "(15,16)", "previouslyFormattedCitation" : "(14,15)"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15,16)</w:delText>
        </w:r>
        <w:r w:rsidRPr="006902F6" w:rsidDel="00E04DCA">
          <w:rPr>
            <w:color w:val="000000" w:themeColor="text1"/>
          </w:rPr>
          <w:fldChar w:fldCharType="end"/>
        </w:r>
        <w:r w:rsidRPr="006902F6" w:rsidDel="00E04DCA">
          <w:rPr>
            <w:color w:val="000000" w:themeColor="text1"/>
          </w:rPr>
          <w:delText xml:space="preserve">. Similarly, chronically elevated glucocorticoids, such as is seen in Cushing’s disease or corticosteroid treatment,  often </w:delText>
        </w:r>
        <w:r w:rsidR="000357EF" w:rsidDel="00E04DCA">
          <w:rPr>
            <w:color w:val="000000" w:themeColor="text1"/>
          </w:rPr>
          <w:delText xml:space="preserve">causes </w:delText>
        </w:r>
        <w:r w:rsidRPr="006902F6" w:rsidDel="00E04DCA">
          <w:rPr>
            <w:color w:val="000000" w:themeColor="text1"/>
          </w:rPr>
          <w:delText xml:space="preserve">impaired glucose tolerance or type 2 diabetes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3,4)"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4,5)</w:delText>
        </w:r>
        <w:r w:rsidRPr="006902F6" w:rsidDel="00E04DCA">
          <w:rPr>
            <w:color w:val="000000" w:themeColor="text1"/>
          </w:rPr>
          <w:fldChar w:fldCharType="end"/>
        </w:r>
        <w:r w:rsidR="00C5263D" w:rsidDel="00E04DCA">
          <w:rPr>
            <w:color w:val="000000" w:themeColor="text1"/>
          </w:rPr>
          <w:delText>,</w:delText>
        </w:r>
        <w:r w:rsidRPr="006902F6" w:rsidDel="00E04DCA">
          <w:rPr>
            <w:color w:val="000000" w:themeColor="text1"/>
          </w:rPr>
          <w:delText xml:space="preserve"> fatty liver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1,2)"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2,3)</w:delText>
        </w:r>
        <w:r w:rsidRPr="006902F6" w:rsidDel="00E04DCA">
          <w:rPr>
            <w:color w:val="000000" w:themeColor="text1"/>
          </w:rPr>
          <w:fldChar w:fldCharType="end"/>
        </w:r>
        <w:r w:rsidR="00685010" w:rsidDel="00E04DCA">
          <w:rPr>
            <w:color w:val="000000" w:themeColor="text1"/>
          </w:rPr>
          <w:delText xml:space="preserve"> </w:delText>
        </w:r>
        <w:r w:rsidRPr="006902F6" w:rsidDel="00E04DCA">
          <w:rPr>
            <w:color w:val="000000" w:themeColor="text1"/>
          </w:rPr>
          <w:delText xml:space="preserve">and changes in fat mass and distribution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6)"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1)</w:delText>
        </w:r>
        <w:r w:rsidRPr="006902F6" w:rsidDel="00E04DCA">
          <w:rPr>
            <w:color w:val="000000" w:themeColor="text1"/>
          </w:rPr>
          <w:fldChar w:fldCharType="end"/>
        </w:r>
        <w:r w:rsidRPr="006902F6" w:rsidDel="00E04DCA">
          <w:rPr>
            <w:color w:val="000000" w:themeColor="text1"/>
          </w:rPr>
          <w:delText xml:space="preserve">. </w:delText>
        </w:r>
      </w:del>
      <w:del w:id="43" w:author="Microsoft Office User" w:date="2017-09-02T17:43:00Z">
        <w:r w:rsidRPr="006902F6" w:rsidDel="001157A4">
          <w:rPr>
            <w:color w:val="000000" w:themeColor="text1"/>
          </w:rPr>
          <w:delText xml:space="preserve">Though these diseases and their co-morbidities are well characterized, underlying mechanisms caused by the disease subsequently leading to these metabolic complications have not been identified. Moreover, to our knowledge, the </w:delText>
        </w:r>
        <w:r w:rsidR="00436127" w:rsidDel="001157A4">
          <w:rPr>
            <w:color w:val="000000" w:themeColor="text1"/>
          </w:rPr>
          <w:delText xml:space="preserve">combined effect </w:delText>
        </w:r>
        <w:r w:rsidRPr="006902F6" w:rsidDel="001157A4">
          <w:rPr>
            <w:color w:val="000000" w:themeColor="text1"/>
          </w:rPr>
          <w:delText>of obesity and elevated glucocorticoids on the severity of the aforementioned outcomes has yet to be investigated.</w:delText>
        </w:r>
      </w:del>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4CF929" w:rsidR="00C30018" w:rsidRPr="006902F6" w:rsidRDefault="00026A0B" w:rsidP="0048623D">
      <w:pPr>
        <w:rPr>
          <w:color w:val="000000" w:themeColor="text1"/>
        </w:rPr>
      </w:pPr>
      <w:commentRangeStart w:id="44"/>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80A1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5,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ins w:id="45" w:author="Microsoft Office User" w:date="2017-08-25T11:12:00Z">
        <w:r w:rsidR="00A810A9">
          <w:rPr>
            <w:color w:val="000000" w:themeColor="text1"/>
          </w:rPr>
          <w:t>,</w:t>
        </w:r>
      </w:ins>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commentRangeEnd w:id="44"/>
    <w:p w14:paraId="7C4AAEB6" w14:textId="77777777" w:rsidR="00AE79F4" w:rsidRPr="006902F6" w:rsidRDefault="00CF4595">
      <w:pPr>
        <w:rPr>
          <w:b/>
          <w:color w:val="000000" w:themeColor="text1"/>
          <w:sz w:val="36"/>
          <w:u w:val="single"/>
        </w:rPr>
      </w:pPr>
      <w:r>
        <w:rPr>
          <w:rStyle w:val="CommentReference"/>
        </w:rPr>
        <w:commentReference w:id="44"/>
      </w: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ins w:id="46" w:author="Microsoft Office User" w:date="2017-09-04T13:35:00Z">
        <w:r w:rsidR="00FE0E01">
          <w:rPr>
            <w:color w:val="000000" w:themeColor="text1"/>
          </w:rPr>
          <w:t>Written informed consent was obtained and the study was approved by the internal review board of the Univers</w:t>
        </w:r>
        <w:r w:rsidR="00B34566">
          <w:rPr>
            <w:color w:val="000000" w:themeColor="text1"/>
          </w:rPr>
          <w:t xml:space="preserve">ity </w:t>
        </w:r>
      </w:ins>
      <w:ins w:id="47" w:author="Microsoft Office User" w:date="2017-09-04T13:59:00Z">
        <w:r w:rsidR="00B34566">
          <w:rPr>
            <w:color w:val="000000" w:themeColor="text1"/>
          </w:rPr>
          <w:t>o</w:t>
        </w:r>
      </w:ins>
      <w:ins w:id="48" w:author="Microsoft Office User" w:date="2017-09-04T13:35:00Z">
        <w:r w:rsidR="00B34566">
          <w:rPr>
            <w:color w:val="000000" w:themeColor="text1"/>
          </w:rPr>
          <w:t>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ins>
      <w:r w:rsidR="002E3AD9" w:rsidRPr="006902F6">
        <w:rPr>
          <w:color w:val="000000" w:themeColor="text1"/>
        </w:rPr>
        <w:t>Patients</w:t>
      </w:r>
      <w:ins w:id="49" w:author="Microsoft Office User" w:date="2017-09-04T13:35:00Z">
        <w:r w:rsidR="00FE0E01">
          <w:rPr>
            <w:color w:val="000000" w:themeColor="text1"/>
          </w:rPr>
          <w:t xml:space="preserve"> undergoing</w:t>
        </w:r>
      </w:ins>
      <w:ins w:id="50" w:author="Microsoft Office User" w:date="2017-09-04T13:36:00Z">
        <w:r w:rsidR="00FE0E01">
          <w:rPr>
            <w:color w:val="000000" w:themeColor="text1"/>
          </w:rPr>
          <w:t xml:space="preserve"> </w:t>
        </w:r>
        <w:proofErr w:type="spellStart"/>
        <w:r w:rsidR="00FE0E01">
          <w:rPr>
            <w:color w:val="000000" w:themeColor="text1"/>
          </w:rPr>
          <w:t>trans</w:t>
        </w:r>
      </w:ins>
      <w:ins w:id="51" w:author="Microsoft Office User" w:date="2017-09-04T13:37:00Z">
        <w:r w:rsidR="00D93561">
          <w:rPr>
            <w:color w:val="000000" w:themeColor="text1"/>
          </w:rPr>
          <w:t>s</w:t>
        </w:r>
      </w:ins>
      <w:ins w:id="52" w:author="Microsoft Office User" w:date="2017-09-04T13:36:00Z">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ins>
      <w:proofErr w:type="spellEnd"/>
      <w:r w:rsidR="002E3AD9" w:rsidRPr="006902F6">
        <w:rPr>
          <w:color w:val="000000" w:themeColor="text1"/>
        </w:rPr>
        <w:t xml:space="preserve"> </w:t>
      </w:r>
      <w:ins w:id="53" w:author="Microsoft Office User" w:date="2017-09-04T13:37:00Z">
        <w:r w:rsidR="00D93561">
          <w:rPr>
            <w:color w:val="000000" w:themeColor="text1"/>
          </w:rPr>
          <w:t xml:space="preserve">at the University of Michigan </w:t>
        </w:r>
      </w:ins>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ins w:id="54" w:author="Dave Bridges" w:date="2017-08-17T10:40:00Z">
        <w:r w:rsidR="00D72995">
          <w:rPr>
            <w:color w:val="000000" w:themeColor="text1"/>
          </w:rPr>
          <w:t>.</w:t>
        </w:r>
      </w:ins>
    </w:p>
    <w:p w14:paraId="36556794" w14:textId="77777777" w:rsidR="004B1467" w:rsidRPr="006902F6" w:rsidRDefault="004B1467" w:rsidP="009C4CFA">
      <w:pPr>
        <w:rPr>
          <w:color w:val="000000" w:themeColor="text1"/>
        </w:rPr>
      </w:pPr>
    </w:p>
    <w:p w14:paraId="2D64B995" w14:textId="0D359CE3"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ins w:id="55" w:author="Microsoft Office User" w:date="2017-09-04T14:14:00Z">
        <w:r w:rsidR="000706DA">
          <w:rPr>
            <w:rFonts w:eastAsia="Times New Roman" w:cs="Times New Roman"/>
            <w:color w:val="000000" w:themeColor="text1"/>
            <w:shd w:val="clear" w:color="auto" w:fill="FFFFFF"/>
          </w:rPr>
          <w:t xml:space="preserve"> A</w:t>
        </w:r>
      </w:ins>
      <w:ins w:id="56" w:author="Microsoft Office User" w:date="2017-09-04T14:21:00Z">
        <w:r w:rsidR="008E3983">
          <w:rPr>
            <w:rFonts w:eastAsia="Times New Roman" w:cs="Times New Roman"/>
            <w:color w:val="000000" w:themeColor="text1"/>
            <w:shd w:val="clear" w:color="auto" w:fill="FFFFFF"/>
          </w:rPr>
          <w:t>ll a</w:t>
        </w:r>
      </w:ins>
      <w:ins w:id="57" w:author="Microsoft Office User" w:date="2017-09-04T14:14:00Z">
        <w:r w:rsidR="000706DA">
          <w:rPr>
            <w:rFonts w:eastAsia="Times New Roman" w:cs="Times New Roman"/>
            <w:color w:val="000000" w:themeColor="text1"/>
            <w:shd w:val="clear" w:color="auto" w:fill="FFFFFF"/>
          </w:rPr>
          <w:t>nimals were on a light dark cycle of 12/12hrs and housed at 22</w:t>
        </w:r>
      </w:ins>
      <w:ins w:id="58" w:author="Microsoft Office User" w:date="2017-09-04T14:15:00Z">
        <w:r w:rsidR="000706DA">
          <w:rPr>
            <w:rFonts w:eastAsia="Times New Roman" w:cs="Times New Roman"/>
            <w:color w:val="000000" w:themeColor="text1"/>
            <w:shd w:val="clear" w:color="auto" w:fill="FFFFFF"/>
          </w:rPr>
          <w:sym w:font="Symbol" w:char="F0B0"/>
        </w:r>
      </w:ins>
      <w:ins w:id="59" w:author="Microsoft Office User" w:date="2017-09-04T14:14:00Z">
        <w:r w:rsidR="000706DA">
          <w:rPr>
            <w:rFonts w:eastAsia="Times New Roman" w:cs="Times New Roman"/>
            <w:color w:val="000000" w:themeColor="text1"/>
            <w:shd w:val="clear" w:color="auto" w:fill="FFFFFF"/>
          </w:rPr>
          <w:t>C</w:t>
        </w:r>
      </w:ins>
      <w:ins w:id="60" w:author="Microsoft Office User" w:date="2017-09-04T14:16:00Z">
        <w:r w:rsidR="00614256">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ins w:id="61" w:author="Microsoft Office User" w:date="2017-09-04T14:17:00Z">
        <w:r w:rsidR="00E345FE">
          <w:rPr>
            <w:rFonts w:eastAsia="Times New Roman" w:cs="Times New Roman"/>
            <w:color w:val="000000" w:themeColor="text1"/>
            <w:shd w:val="clear" w:color="auto" w:fill="FFFFFF"/>
          </w:rPr>
          <w:t xml:space="preserve"> chow-fed 12-week dexamethasone-treated</w:t>
        </w:r>
      </w:ins>
      <w:r w:rsidR="00EB0A54" w:rsidRPr="006902F6">
        <w:rPr>
          <w:rFonts w:eastAsia="Times New Roman" w:cs="Times New Roman"/>
          <w:color w:val="000000" w:themeColor="text1"/>
          <w:shd w:val="clear" w:color="auto" w:fill="FFFFFF"/>
        </w:rPr>
        <w:t xml:space="preserve"> </w:t>
      </w:r>
      <w:proofErr w:type="spellStart"/>
      <w:r w:rsidR="00EB0A54" w:rsidRPr="006902F6">
        <w:rPr>
          <w:rFonts w:eastAsia="Times New Roman" w:cs="Times New Roman"/>
          <w:color w:val="000000" w:themeColor="text1"/>
          <w:shd w:val="clear" w:color="auto" w:fill="FFFFFF"/>
        </w:rPr>
        <w:t>mice</w:t>
      </w:r>
      <w:proofErr w:type="spellEnd"/>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ins w:id="62" w:author="Microsoft Office User" w:date="2017-09-04T14:18:00Z">
        <w:r w:rsidR="00E345FE">
          <w:rPr>
            <w:rFonts w:eastAsia="Times New Roman" w:cs="Times New Roman"/>
            <w:color w:val="000000" w:themeColor="text1"/>
            <w:shd w:val="clear" w:color="auto" w:fill="FFFFFF"/>
          </w:rPr>
          <w:t xml:space="preserve">. </w:t>
        </w:r>
      </w:ins>
      <w:ins w:id="63" w:author="Microsoft Office User" w:date="2017-09-04T14:19:00Z">
        <w:r w:rsidR="008E2917">
          <w:rPr>
            <w:rFonts w:eastAsia="Times New Roman" w:cs="Times New Roman"/>
            <w:color w:val="000000" w:themeColor="text1"/>
            <w:shd w:val="clear" w:color="auto" w:fill="FFFFFF"/>
          </w:rPr>
          <w:t>Additional</w:t>
        </w:r>
      </w:ins>
      <w:ins w:id="64" w:author="Microsoft Office User" w:date="2017-09-04T14:18:00Z">
        <w:r w:rsidR="00E345FE">
          <w:rPr>
            <w:rFonts w:eastAsia="Times New Roman" w:cs="Times New Roman"/>
            <w:color w:val="000000" w:themeColor="text1"/>
            <w:shd w:val="clear" w:color="auto" w:fill="FFFFFF"/>
          </w:rPr>
          <w:t xml:space="preserve"> cohorts of mice</w:t>
        </w:r>
      </w:ins>
      <w:ins w:id="65" w:author="Microsoft Office User" w:date="2017-09-04T14:19:00Z">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ins>
      <w:ins w:id="66" w:author="Microsoft Office User" w:date="2017-09-04T14:23:00Z">
        <w:r w:rsidR="00864EA2">
          <w:rPr>
            <w:rFonts w:eastAsia="Times New Roman" w:cs="Times New Roman"/>
            <w:color w:val="000000" w:themeColor="text1"/>
            <w:shd w:val="clear" w:color="auto" w:fill="FFFFFF"/>
          </w:rPr>
          <w:t>e</w:t>
        </w:r>
      </w:ins>
      <w:ins w:id="67" w:author="Microsoft Office User" w:date="2017-09-04T14:19:00Z">
        <w:r w:rsidR="008E2917">
          <w:rPr>
            <w:rFonts w:eastAsia="Times New Roman" w:cs="Times New Roman"/>
            <w:color w:val="000000" w:themeColor="text1"/>
            <w:shd w:val="clear" w:color="auto" w:fill="FFFFFF"/>
          </w:rPr>
          <w:t>nts</w:t>
        </w:r>
      </w:ins>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ins w:id="68" w:author="Microsoft Office User" w:date="2017-09-02T16:38:00Z">
        <w:r w:rsidR="00C34EC4">
          <w:rPr>
            <w:rFonts w:eastAsia="Times New Roman" w:cs="Times New Roman"/>
            <w:color w:val="000000" w:themeColor="text1"/>
            <w:shd w:val="clear" w:color="auto" w:fill="FFFFFF"/>
          </w:rPr>
          <w:t>a standard diet</w:t>
        </w:r>
      </w:ins>
      <w:r w:rsidR="00EB0A54" w:rsidRPr="006902F6">
        <w:rPr>
          <w:rFonts w:eastAsia="Times New Roman" w:cs="Times New Roman"/>
          <w:color w:val="000000" w:themeColor="text1"/>
          <w:shd w:val="clear" w:color="auto" w:fill="FFFFFF"/>
        </w:rPr>
        <w:t xml:space="preserve"> (</w:t>
      </w:r>
      <w:ins w:id="69" w:author="Microsoft Office User" w:date="2017-09-02T16:39:00Z">
        <w:r w:rsidR="00C34EC4">
          <w:rPr>
            <w:rFonts w:eastAsia="Times New Roman" w:cs="Times New Roman"/>
            <w:color w:val="000000" w:themeColor="text1"/>
            <w:shd w:val="clear" w:color="auto" w:fill="FFFFFF"/>
          </w:rPr>
          <w:t xml:space="preserve">normal chow diet; </w:t>
        </w:r>
      </w:ins>
      <w:r w:rsidR="00EB0A54" w:rsidRPr="006902F6">
        <w:rPr>
          <w:rFonts w:eastAsia="Times New Roman" w:cs="Times New Roman"/>
          <w:color w:val="000000" w:themeColor="text1"/>
          <w:shd w:val="clear" w:color="auto" w:fill="FFFFFF"/>
        </w:rPr>
        <w:t>NCD</w:t>
      </w:r>
      <w:ins w:id="70" w:author="Microsoft Office User" w:date="2017-09-02T22:00:00Z">
        <w:r w:rsidR="007D1B1B">
          <w:rPr>
            <w:rFonts w:eastAsia="Times New Roman" w:cs="Times New Roman"/>
            <w:color w:val="000000" w:themeColor="text1"/>
            <w:shd w:val="clear" w:color="auto" w:fill="FFFFFF"/>
          </w:rPr>
          <w:t>; 5L0D</w:t>
        </w:r>
      </w:ins>
      <w:ins w:id="71" w:author="Microsoft Office User" w:date="2017-09-02T22:01:00Z">
        <w:r w:rsidR="007D1B1B">
          <w:rPr>
            <w:rFonts w:eastAsia="Times New Roman" w:cs="Times New Roman"/>
            <w:color w:val="000000" w:themeColor="text1"/>
            <w:shd w:val="clear" w:color="auto" w:fill="FFFFFF"/>
          </w:rPr>
          <w:t xml:space="preserve">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ins>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ins w:id="72" w:author="Microsoft Office User" w:date="2017-09-02T22:09:00Z">
        <w:r w:rsidR="0057116C">
          <w:rPr>
            <w:rFonts w:eastAsia="Times New Roman" w:cs="Times New Roman"/>
            <w:color w:val="000000" w:themeColor="text1"/>
            <w:shd w:val="clear" w:color="auto" w:fill="FFFFFF"/>
          </w:rPr>
          <w:t xml:space="preserve"> from lard</w:t>
        </w:r>
      </w:ins>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ins w:id="73" w:author="Microsoft Office User" w:date="2017-09-02T22:11:00Z">
        <w:r w:rsidR="00480B27">
          <w:rPr>
            <w:rFonts w:eastAsia="Times New Roman" w:cs="Times New Roman"/>
            <w:color w:val="000000" w:themeColor="text1"/>
            <w:shd w:val="clear" w:color="auto" w:fill="FFFFFF"/>
          </w:rPr>
          <w:t xml:space="preserve"> mix of starch, </w:t>
        </w:r>
      </w:ins>
      <w:ins w:id="74" w:author="Microsoft Office User" w:date="2017-09-02T22:12:00Z">
        <w:r w:rsidR="00480B27">
          <w:rPr>
            <w:rFonts w:eastAsia="Times New Roman" w:cs="Times New Roman"/>
            <w:color w:val="000000" w:themeColor="text1"/>
            <w:shd w:val="clear" w:color="auto" w:fill="FFFFFF"/>
          </w:rPr>
          <w:t>maltodextrin and sucrose</w:t>
        </w:r>
      </w:ins>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ins w:id="75" w:author="Microsoft Office User" w:date="2017-09-02T22:09:00Z">
        <w:r w:rsidR="0057116C">
          <w:rPr>
            <w:rFonts w:eastAsia="Times New Roman" w:cs="Times New Roman"/>
            <w:color w:val="000000" w:themeColor="text1"/>
            <w:shd w:val="clear" w:color="auto" w:fill="FFFFFF"/>
          </w:rPr>
          <w:t xml:space="preserve"> from casein</w:t>
        </w:r>
      </w:ins>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ins w:id="76" w:author="Microsoft Office User" w:date="2017-09-02T22:00:00Z">
        <w:r w:rsidR="007D1B1B">
          <w:rPr>
            <w:rFonts w:eastAsia="Times New Roman" w:cs="Times New Roman"/>
            <w:color w:val="000000" w:themeColor="text1"/>
            <w:shd w:val="clear" w:color="auto" w:fill="FFFFFF"/>
          </w:rPr>
          <w:t xml:space="preserve">eight </w:t>
        </w:r>
      </w:ins>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ins w:id="77" w:author="Microsoft Office User" w:date="2017-09-04T14:08:00Z">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4 mice per cage and food </w:t>
        </w:r>
      </w:ins>
      <w:ins w:id="78" w:author="Microsoft Office User" w:date="2017-09-04T14:10:00Z">
        <w:r w:rsidR="004924C0">
          <w:rPr>
            <w:rFonts w:eastAsia="Times New Roman" w:cs="Times New Roman"/>
            <w:color w:val="000000" w:themeColor="text1"/>
            <w:shd w:val="clear" w:color="auto" w:fill="FFFFFF"/>
          </w:rPr>
          <w:t>consumption</w:t>
        </w:r>
      </w:ins>
      <w:ins w:id="79" w:author="Microsoft Office User" w:date="2017-09-04T14:08:00Z">
        <w:r w:rsidR="004924C0">
          <w:rPr>
            <w:rFonts w:eastAsia="Times New Roman" w:cs="Times New Roman"/>
            <w:color w:val="000000" w:themeColor="text1"/>
            <w:shd w:val="clear" w:color="auto" w:fill="FFFFFF"/>
          </w:rPr>
          <w:t xml:space="preserve"> was measured weekly by </w:t>
        </w:r>
      </w:ins>
      <w:ins w:id="80" w:author="Microsoft Office User" w:date="2017-09-04T14:09:00Z">
        <w:r w:rsidR="004924C0">
          <w:rPr>
            <w:rFonts w:eastAsia="Times New Roman" w:cs="Times New Roman"/>
            <w:color w:val="000000" w:themeColor="text1"/>
            <w:shd w:val="clear" w:color="auto" w:fill="FFFFFF"/>
          </w:rPr>
          <w:t>weight reductions per cage and calculated to reflect estimated intake of each mouse</w:t>
        </w:r>
      </w:ins>
      <w:ins w:id="81" w:author="Microsoft Office User" w:date="2017-09-04T14:10:00Z">
        <w:r w:rsidR="004924C0">
          <w:rPr>
            <w:rFonts w:eastAsia="Times New Roman" w:cs="Times New Roman"/>
            <w:color w:val="000000" w:themeColor="text1"/>
            <w:shd w:val="clear" w:color="auto" w:fill="FFFFFF"/>
          </w:rPr>
          <w:t xml:space="preserve"> per day in a given cage</w:t>
        </w:r>
      </w:ins>
      <w:ins w:id="82" w:author="Microsoft Office User" w:date="2017-09-04T14:09:00Z">
        <w:r w:rsidR="004924C0">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for the duration of the study. Mice</w:t>
      </w:r>
      <w:r w:rsidR="00EB0A54" w:rsidRPr="006902F6">
        <w:rPr>
          <w:rFonts w:eastAsia="Times New Roman" w:cs="Times New Roman"/>
          <w:color w:val="000000" w:themeColor="text1"/>
          <w:shd w:val="clear" w:color="auto" w:fill="FFFFFF"/>
        </w:rPr>
        <w:t xml:space="preserve"> were treated with</w:t>
      </w:r>
      <w:ins w:id="83" w:author="Microsoft Office User" w:date="2017-09-04T14:10:00Z">
        <w:r w:rsidR="007C42F4">
          <w:rPr>
            <w:rFonts w:eastAsia="Times New Roman" w:cs="Times New Roman"/>
            <w:color w:val="000000" w:themeColor="text1"/>
            <w:shd w:val="clear" w:color="auto" w:fill="FFFFFF"/>
          </w:rPr>
          <w:t xml:space="preserve"> an estimated dose of</w:t>
        </w:r>
      </w:ins>
      <w:r w:rsidR="00EB0A54" w:rsidRPr="006902F6">
        <w:rPr>
          <w:rFonts w:eastAsia="Times New Roman" w:cs="Times New Roman"/>
          <w:color w:val="000000" w:themeColor="text1"/>
          <w:shd w:val="clear" w:color="auto" w:fill="FFFFFF"/>
        </w:rPr>
        <w:t xml:space="preserve"> 1 mg/kg per day of </w:t>
      </w:r>
      <w:ins w:id="84" w:author="Microsoft Office User" w:date="2017-09-04T14:12:00Z">
        <w:r w:rsidR="00FB4C31">
          <w:rPr>
            <w:rFonts w:eastAsia="Times New Roman" w:cs="Times New Roman"/>
            <w:color w:val="000000" w:themeColor="text1"/>
            <w:shd w:val="clear" w:color="auto" w:fill="FFFFFF"/>
          </w:rPr>
          <w:t xml:space="preserve">water-soluble </w:t>
        </w:r>
      </w:ins>
      <w:r w:rsidR="00EB0A54" w:rsidRPr="006902F6">
        <w:rPr>
          <w:rFonts w:eastAsia="Times New Roman" w:cs="Times New Roman"/>
          <w:color w:val="000000" w:themeColor="text1"/>
          <w:shd w:val="clear" w:color="auto" w:fill="FFFFFF"/>
        </w:rPr>
        <w:t>dexamethasone (Sigma–Aldrich)</w:t>
      </w:r>
      <w:ins w:id="85" w:author="Microsoft Office User" w:date="2017-09-04T14:11:00Z">
        <w:r w:rsidR="00FB4C31">
          <w:rPr>
            <w:rFonts w:eastAsia="Times New Roman" w:cs="Times New Roman"/>
            <w:color w:val="000000" w:themeColor="text1"/>
            <w:shd w:val="clear" w:color="auto" w:fill="FFFFFF"/>
          </w:rPr>
          <w:t xml:space="preserve"> based on mL consumed per week</w:t>
        </w:r>
      </w:ins>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bookmarkStart w:id="86" w:name="_GoBack"/>
      <w:bookmarkEnd w:id="86"/>
      <w:ins w:id="87" w:author="Microsoft Office User" w:date="2017-09-04T14:12:00Z">
        <w:r w:rsidR="00FB4C31">
          <w:rPr>
            <w:rFonts w:eastAsia="Times New Roman" w:cs="Times New Roman"/>
            <w:color w:val="000000" w:themeColor="text1"/>
            <w:shd w:val="clear" w:color="auto" w:fill="FFFFFF"/>
          </w:rPr>
          <w:t xml:space="preserve">treatment was </w:t>
        </w:r>
      </w:ins>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ins w:id="88" w:author="Microsoft Office User" w:date="2017-09-04T14:12:00Z">
        <w:r w:rsidR="00FB4C31">
          <w:rPr>
            <w:rFonts w:eastAsia="Times New Roman" w:cs="Times New Roman"/>
            <w:color w:val="000000" w:themeColor="text1"/>
            <w:shd w:val="clear" w:color="auto" w:fill="FFFFFF"/>
          </w:rPr>
          <w:t xml:space="preserve">they were </w:t>
        </w:r>
      </w:ins>
      <w:ins w:id="89" w:author="Microsoft Office User" w:date="2017-09-02T16:29:00Z">
        <w:r w:rsidR="00F80521">
          <w:rPr>
            <w:rFonts w:eastAsia="Times New Roman" w:cs="Times New Roman"/>
            <w:color w:val="000000" w:themeColor="text1"/>
            <w:shd w:val="clear" w:color="auto" w:fill="FFFFFF"/>
          </w:rPr>
          <w:t>given regular drinking water</w:t>
        </w:r>
      </w:ins>
      <w:r w:rsidR="00EB0A54" w:rsidRPr="006902F6">
        <w:rPr>
          <w:rFonts w:eastAsia="Times New Roman" w:cs="Times New Roman"/>
          <w:color w:val="000000" w:themeColor="text1"/>
          <w:shd w:val="clear" w:color="auto" w:fill="FFFFFF"/>
        </w:rPr>
        <w:t xml:space="preserve"> (</w:t>
      </w:r>
      <w:ins w:id="90" w:author="Microsoft Office User" w:date="2017-09-02T16:30:00Z">
        <w:r w:rsidR="00F80521">
          <w:rPr>
            <w:rFonts w:eastAsia="Times New Roman" w:cs="Times New Roman"/>
            <w:color w:val="000000" w:themeColor="text1"/>
            <w:shd w:val="clear" w:color="auto" w:fill="FFFFFF"/>
          </w:rPr>
          <w:t xml:space="preserve">control group; </w:t>
        </w:r>
      </w:ins>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ins w:id="91" w:author="Microsoft Office User" w:date="2017-08-25T11:23:00Z">
        <w:r w:rsidR="00137E5D">
          <w:rPr>
            <w:rFonts w:eastAsia="Times New Roman" w:cs="Times New Roman"/>
            <w:color w:val="000000" w:themeColor="text1"/>
            <w:shd w:val="clear" w:color="auto" w:fill="FFFFFF"/>
          </w:rPr>
          <w:t>-</w:t>
        </w:r>
      </w:ins>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ins w:id="92" w:author="Microsoft Office User" w:date="2017-09-04T15:08:00Z">
        <w:r w:rsidR="00724E04">
          <w:rPr>
            <w:rFonts w:eastAsia="Times New Roman" w:cs="Times New Roman"/>
            <w:color w:val="000000" w:themeColor="text1"/>
            <w:shd w:val="clear" w:color="auto" w:fill="FFFFFF"/>
          </w:rPr>
          <w:t>being euthanized</w:t>
        </w:r>
      </w:ins>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ins w:id="93" w:author="Microsoft Office User" w:date="2017-09-04T15:09:00Z">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ins>
      <w:commentRangeStart w:id="94"/>
      <w:ins w:id="95" w:author="Microsoft Office User" w:date="2017-09-04T16:55:00Z">
        <w:r w:rsidR="00CD611F">
          <w:rPr>
            <w:rFonts w:eastAsia="Times New Roman" w:cs="Times New Roman"/>
            <w:color w:val="000000" w:themeColor="text1"/>
            <w:shd w:val="clear" w:color="auto" w:fill="FFFFFF"/>
          </w:rPr>
          <w:t>Due</w:t>
        </w:r>
      </w:ins>
      <w:commentRangeEnd w:id="94"/>
      <w:ins w:id="96" w:author="Microsoft Office User" w:date="2017-09-04T16:57:00Z">
        <w:r w:rsidR="00CD611F">
          <w:rPr>
            <w:rStyle w:val="CommentReference"/>
          </w:rPr>
          <w:commentReference w:id="94"/>
        </w:r>
      </w:ins>
      <w:ins w:id="97" w:author="Microsoft Office User" w:date="2017-09-04T16:55:00Z">
        <w:r w:rsidR="00CD611F">
          <w:rPr>
            <w:rFonts w:eastAsia="Times New Roman" w:cs="Times New Roman"/>
            <w:color w:val="000000" w:themeColor="text1"/>
            <w:shd w:val="clear" w:color="auto" w:fill="FFFFFF"/>
          </w:rPr>
          <w:t xml:space="preserve"> to the </w:t>
        </w:r>
      </w:ins>
      <w:ins w:id="98" w:author="Microsoft Office User" w:date="2017-09-04T16:56:00Z">
        <w:r w:rsidR="00CD611F">
          <w:rPr>
            <w:rFonts w:eastAsia="Times New Roman" w:cs="Times New Roman"/>
            <w:color w:val="000000" w:themeColor="text1"/>
            <w:shd w:val="clear" w:color="auto" w:fill="FFFFFF"/>
          </w:rPr>
          <w:t>immunosuppressive</w:t>
        </w:r>
      </w:ins>
      <w:ins w:id="99" w:author="Microsoft Office User" w:date="2017-09-04T16:55:00Z">
        <w:r w:rsidR="00CD611F">
          <w:rPr>
            <w:rFonts w:eastAsia="Times New Roman" w:cs="Times New Roman"/>
            <w:color w:val="000000" w:themeColor="text1"/>
            <w:shd w:val="clear" w:color="auto" w:fill="FFFFFF"/>
          </w:rPr>
          <w:t xml:space="preserve"> </w:t>
        </w:r>
      </w:ins>
      <w:ins w:id="100" w:author="Microsoft Office User" w:date="2017-09-04T16:56:00Z">
        <w:r w:rsidR="00CD611F">
          <w:rPr>
            <w:rFonts w:eastAsia="Times New Roman" w:cs="Times New Roman"/>
            <w:color w:val="000000" w:themeColor="text1"/>
            <w:shd w:val="clear" w:color="auto" w:fill="FFFFFF"/>
          </w:rPr>
          <w:t>nature of dexamethasone,</w:t>
        </w:r>
      </w:ins>
      <w:ins w:id="101" w:author="Microsoft Office User" w:date="2017-09-04T16:54:00Z">
        <w:r w:rsidR="00CD611F">
          <w:rPr>
            <w:rFonts w:eastAsia="Times New Roman" w:cs="Times New Roman"/>
            <w:color w:val="000000" w:themeColor="text1"/>
            <w:shd w:val="clear" w:color="auto" w:fill="FFFFFF"/>
          </w:rPr>
          <w:t xml:space="preserv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w:t>
        </w:r>
      </w:ins>
      <w:ins w:id="102" w:author="Microsoft Office User" w:date="2017-09-04T15:09:00Z">
        <w:r w:rsidR="00CD611F">
          <w:rPr>
            <w:rFonts w:eastAsia="Times New Roman" w:cs="Times New Roman"/>
            <w:color w:val="000000" w:themeColor="text1"/>
            <w:shd w:val="clear" w:color="auto" w:fill="FFFFFF"/>
          </w:rPr>
          <w:t>this was not</w:t>
        </w:r>
        <w:r w:rsidR="00C72565">
          <w:rPr>
            <w:rFonts w:eastAsia="Times New Roman" w:cs="Times New Roman"/>
            <w:color w:val="000000" w:themeColor="text1"/>
            <w:shd w:val="clear" w:color="auto" w:fill="FFFFFF"/>
          </w:rPr>
          <w:t xml:space="preserve"> confirm</w:t>
        </w:r>
      </w:ins>
      <w:ins w:id="103" w:author="Microsoft Office User" w:date="2017-09-04T16:57:00Z">
        <w:r w:rsidR="00CD611F">
          <w:rPr>
            <w:rFonts w:eastAsia="Times New Roman" w:cs="Times New Roman"/>
            <w:color w:val="000000" w:themeColor="text1"/>
            <w:shd w:val="clear" w:color="auto" w:fill="FFFFFF"/>
          </w:rPr>
          <w:t>ed</w:t>
        </w:r>
      </w:ins>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lastRenderedPageBreak/>
        <w:t xml:space="preserve">Animal body weight and composition was determined weekly using an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w:t>
      </w:r>
      <w:ins w:id="104" w:author="Microsoft Office User" w:date="2017-09-02T22:19:00Z">
        <w:r w:rsidR="00A778B2">
          <w:rPr>
            <w:rFonts w:eastAsia="Times New Roman" w:cs="Times New Roman"/>
            <w:color w:val="000000" w:themeColor="text1"/>
            <w:shd w:val="clear" w:color="auto" w:fill="FFFFFF"/>
          </w:rPr>
          <w:t>, dexamethasone water was not removed during this time</w:t>
        </w:r>
      </w:ins>
      <w:ins w:id="105" w:author="Microsoft Office User" w:date="2017-09-02T22:20:00Z">
        <w:r w:rsidR="00A778B2">
          <w:rPr>
            <w:rFonts w:eastAsia="Times New Roman" w:cs="Times New Roman"/>
            <w:color w:val="000000" w:themeColor="text1"/>
            <w:shd w:val="clear" w:color="auto" w:fill="FFFFFF"/>
          </w:rPr>
          <w:t>,</w:t>
        </w:r>
      </w:ins>
      <w:r w:rsidR="00EB0A54" w:rsidRPr="006902F6">
        <w:rPr>
          <w:rFonts w:eastAsia="Times New Roman" w:cs="Times New Roman"/>
          <w:color w:val="000000" w:themeColor="text1"/>
          <w:shd w:val="clear" w:color="auto" w:fill="FFFFFF"/>
        </w:rPr>
        <w:t xml:space="preserve"> </w:t>
      </w:r>
      <w:ins w:id="106" w:author="Microsoft Office User" w:date="2017-09-04T17:07:00Z">
        <w:r w:rsidR="0060130F">
          <w:rPr>
            <w:rFonts w:eastAsia="Times New Roman" w:cs="Times New Roman"/>
            <w:color w:val="000000" w:themeColor="text1"/>
            <w:shd w:val="clear" w:color="auto" w:fill="FFFFFF"/>
          </w:rPr>
          <w:t>and</w:t>
        </w:r>
      </w:ins>
      <w:r w:rsidR="00EB0A54" w:rsidRPr="006902F6">
        <w:rPr>
          <w:rFonts w:eastAsia="Times New Roman" w:cs="Times New Roman"/>
          <w:color w:val="000000" w:themeColor="text1"/>
          <w:shd w:val="clear" w:color="auto" w:fill="FFFFFF"/>
        </w:rPr>
        <w:t xml:space="preserve"> </w:t>
      </w:r>
      <w:ins w:id="107" w:author="Microsoft Office User" w:date="2017-09-04T17:06:00Z">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 xml:space="preserve">by cervical dislocation at ZT3 after isoflurane anesthesia. </w:t>
      </w:r>
      <w:ins w:id="108" w:author="Microsoft Office User" w:date="2017-09-04T17:09:00Z">
        <w:r w:rsidR="00DF4988">
          <w:rPr>
            <w:rFonts w:eastAsia="Times New Roman" w:cs="Times New Roman"/>
            <w:color w:val="000000" w:themeColor="text1"/>
            <w:shd w:val="clear" w:color="auto" w:fill="FFFFFF"/>
          </w:rPr>
          <w:t>Immediately following euthanasia, mice</w:t>
        </w:r>
      </w:ins>
      <w:ins w:id="109" w:author="Microsoft Office User" w:date="2017-09-02T16:21:00Z">
        <w:r w:rsidR="002854C2">
          <w:rPr>
            <w:rFonts w:eastAsia="Times New Roman" w:cs="Times New Roman"/>
            <w:color w:val="000000" w:themeColor="text1"/>
            <w:shd w:val="clear" w:color="auto" w:fill="FFFFFF"/>
          </w:rPr>
          <w:t xml:space="preserve"> were dissected and</w:t>
        </w:r>
      </w:ins>
      <w:ins w:id="110" w:author="Microsoft Office User" w:date="2017-09-02T16:23:00Z">
        <w:r w:rsidR="002854C2">
          <w:rPr>
            <w:rFonts w:eastAsia="Times New Roman" w:cs="Times New Roman"/>
            <w:color w:val="000000" w:themeColor="text1"/>
            <w:shd w:val="clear" w:color="auto" w:fill="FFFFFF"/>
          </w:rPr>
          <w:t xml:space="preserve"> the right</w:t>
        </w:r>
      </w:ins>
      <w:ins w:id="111" w:author="Microsoft Office User" w:date="2017-09-02T16:21:00Z">
        <w:r w:rsidR="002854C2">
          <w:rPr>
            <w:rFonts w:eastAsia="Times New Roman" w:cs="Times New Roman"/>
            <w:color w:val="000000" w:themeColor="text1"/>
            <w:shd w:val="clear" w:color="auto" w:fill="FFFFFF"/>
          </w:rPr>
          <w:t xml:space="preserve"> inguinal</w:t>
        </w:r>
      </w:ins>
      <w:ins w:id="112" w:author="Microsoft Office User" w:date="2017-09-02T16:22:00Z">
        <w:r w:rsidR="002854C2">
          <w:rPr>
            <w:rFonts w:eastAsia="Times New Roman" w:cs="Times New Roman"/>
            <w:color w:val="000000" w:themeColor="text1"/>
            <w:shd w:val="clear" w:color="auto" w:fill="FFFFFF"/>
          </w:rPr>
          <w:t xml:space="preserve"> white adipose tissue</w:t>
        </w:r>
      </w:ins>
      <w:ins w:id="113" w:author="Microsoft Office User" w:date="2017-09-02T16:21:00Z">
        <w:r w:rsidR="002854C2">
          <w:rPr>
            <w:rFonts w:eastAsia="Times New Roman" w:cs="Times New Roman"/>
            <w:color w:val="000000" w:themeColor="text1"/>
            <w:shd w:val="clear" w:color="auto" w:fill="FFFFFF"/>
          </w:rPr>
          <w:t xml:space="preserv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ins>
      <w:r w:rsidR="00EB0A54" w:rsidRPr="006902F6">
        <w:rPr>
          <w:rFonts w:eastAsia="Times New Roman" w:cs="Times New Roman"/>
          <w:color w:val="000000" w:themeColor="text1"/>
          <w:shd w:val="clear" w:color="auto" w:fill="FFFFFF"/>
        </w:rPr>
        <w:t xml:space="preserv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ins w:id="114" w:author="Microsoft Office User" w:date="2017-09-02T16:22:00Z">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ins>
      <w:r w:rsidR="00EB0A54" w:rsidRPr="006902F6">
        <w:rPr>
          <w:rFonts w:eastAsia="Times New Roman" w:cs="Times New Roman"/>
          <w:color w:val="000000" w:themeColor="text1"/>
          <w:shd w:val="clear" w:color="auto" w:fill="FFFFFF"/>
        </w:rPr>
        <w:t xml:space="preserve"> </w:t>
      </w:r>
      <w:ins w:id="115" w:author="Microsoft Office User" w:date="2017-09-02T16:22:00Z">
        <w:r w:rsidR="002854C2">
          <w:rPr>
            <w:rFonts w:eastAsia="Times New Roman" w:cs="Times New Roman"/>
            <w:color w:val="000000" w:themeColor="text1"/>
            <w:shd w:val="clear" w:color="auto" w:fill="FFFFFF"/>
          </w:rPr>
          <w:t xml:space="preserve">depots were </w:t>
        </w:r>
      </w:ins>
      <w:ins w:id="116" w:author="Microsoft Office User" w:date="2017-09-02T16:23:00Z">
        <w:r w:rsidR="002854C2">
          <w:rPr>
            <w:rFonts w:eastAsia="Times New Roman" w:cs="Times New Roman"/>
            <w:color w:val="000000" w:themeColor="text1"/>
            <w:shd w:val="clear" w:color="auto" w:fill="FFFFFF"/>
          </w:rPr>
          <w:t>carefully</w:t>
        </w:r>
      </w:ins>
      <w:ins w:id="117" w:author="Microsoft Office User" w:date="2017-09-02T16:22:00Z">
        <w:r w:rsidR="002854C2">
          <w:rPr>
            <w:rFonts w:eastAsia="Times New Roman" w:cs="Times New Roman"/>
            <w:color w:val="000000" w:themeColor="text1"/>
            <w:shd w:val="clear" w:color="auto" w:fill="FFFFFF"/>
          </w:rPr>
          <w:t xml:space="preserve"> </w:t>
        </w:r>
      </w:ins>
      <w:ins w:id="118" w:author="Microsoft Office User" w:date="2017-09-02T16:23:00Z">
        <w:r w:rsidR="002854C2">
          <w:rPr>
            <w:rFonts w:eastAsia="Times New Roman" w:cs="Times New Roman"/>
            <w:color w:val="000000" w:themeColor="text1"/>
            <w:shd w:val="clear" w:color="auto" w:fill="FFFFFF"/>
          </w:rPr>
          <w:t xml:space="preserve">removed and weighed </w:t>
        </w:r>
      </w:ins>
      <w:ins w:id="119" w:author="Microsoft Office User" w:date="2017-09-02T16:25:00Z">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ins>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ins w:id="120" w:author="Microsoft Office User" w:date="2017-09-02T16:26:00Z">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ins>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45FD76A4"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 </w:t>
      </w:r>
      <w:commentRangeStart w:id="121"/>
      <w:commentRangeStart w:id="122"/>
      <w:r w:rsidR="00067455" w:rsidRPr="006902F6">
        <w:rPr>
          <w:rFonts w:cs="Times New Roman"/>
          <w:color w:val="000000" w:themeColor="text1"/>
        </w:rPr>
        <w:t>insulin</w:t>
      </w:r>
      <w:commentRangeEnd w:id="121"/>
      <w:r w:rsidR="004A26F2">
        <w:rPr>
          <w:rStyle w:val="CommentReference"/>
        </w:rPr>
        <w:commentReference w:id="121"/>
      </w:r>
      <w:commentRangeEnd w:id="122"/>
      <w:r w:rsidR="008A5431">
        <w:rPr>
          <w:rStyle w:val="CommentReference"/>
        </w:rPr>
        <w:commentReference w:id="122"/>
      </w:r>
      <w:r w:rsidR="00067455" w:rsidRPr="006902F6">
        <w:rPr>
          <w:rFonts w:cs="Times New Roman"/>
          <w:color w:val="000000" w:themeColor="text1"/>
        </w:rPr>
        <w:t xml:space="preserve">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ins w:id="123" w:author="Microsoft Office User" w:date="2017-09-02T16:37:00Z">
        <w:r w:rsidR="00C34EC4">
          <w:t xml:space="preserve"> </w:t>
        </w:r>
      </w:ins>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A9523A" w:rsidRPr="006902F6">
        <w:rPr>
          <w:rFonts w:cs="Times New Roman"/>
          <w:color w:val="000000" w:themeColor="text1"/>
        </w:rPr>
        <w:t xml:space="preserve"> following a six hour fast</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ins w:id="124" w:author="Microsoft Office User" w:date="2017-09-04T13:02:00Z">
        <w:r w:rsidR="004F76E8">
          <w:rPr>
            <w:color w:val="000000" w:themeColor="text1"/>
          </w:rPr>
          <w:t xml:space="preserve"> in their drinking water</w:t>
        </w:r>
      </w:ins>
      <w:ins w:id="125" w:author="Microsoft Office User" w:date="2017-09-04T13:16:00Z">
        <w:r w:rsidR="0067415E">
          <w:rPr>
            <w:color w:val="000000" w:themeColor="text1"/>
          </w:rPr>
          <w:t xml:space="preserve"> (n=</w:t>
        </w:r>
      </w:ins>
      <w:ins w:id="126" w:author="Microsoft Office User" w:date="2017-09-04T13:17:00Z">
        <w:r w:rsidR="0067415E">
          <w:rPr>
            <w:color w:val="000000" w:themeColor="text1"/>
          </w:rPr>
          <w:t>14</w:t>
        </w:r>
      </w:ins>
      <w:ins w:id="127" w:author="Microsoft Office User" w:date="2017-09-04T13:16:00Z">
        <w:r w:rsidR="0067415E">
          <w:rPr>
            <w:color w:val="000000" w:themeColor="text1"/>
          </w:rPr>
          <w:t>)</w:t>
        </w:r>
      </w:ins>
      <w:r w:rsidR="00BF4435" w:rsidRPr="006902F6">
        <w:rPr>
          <w:color w:val="000000" w:themeColor="text1"/>
        </w:rPr>
        <w:t xml:space="preserve"> for</w:t>
      </w:r>
      <w:r w:rsidR="00F0055B" w:rsidRPr="006902F6">
        <w:rPr>
          <w:color w:val="000000" w:themeColor="text1"/>
        </w:rPr>
        <w:t xml:space="preserve"> three</w:t>
      </w:r>
      <w:r w:rsidR="00BF4435" w:rsidRPr="006902F6">
        <w:rPr>
          <w:color w:val="000000" w:themeColor="text1"/>
        </w:rPr>
        <w:t xml:space="preserve"> weeks</w:t>
      </w:r>
      <w:ins w:id="128" w:author="Microsoft Office User" w:date="2017-09-04T13:02:00Z">
        <w:r w:rsidR="004F76E8">
          <w:rPr>
            <w:color w:val="000000" w:themeColor="text1"/>
          </w:rPr>
          <w:t xml:space="preserve"> or </w:t>
        </w:r>
      </w:ins>
      <w:ins w:id="129" w:author="Microsoft Office User" w:date="2017-09-04T13:03:00Z">
        <w:r w:rsidR="004F76E8">
          <w:rPr>
            <w:color w:val="000000" w:themeColor="text1"/>
          </w:rPr>
          <w:t xml:space="preserve">given </w:t>
        </w:r>
      </w:ins>
      <w:ins w:id="130" w:author="Microsoft Office User" w:date="2017-09-04T13:16:00Z">
        <w:r w:rsidR="00637F63">
          <w:rPr>
            <w:color w:val="000000" w:themeColor="text1"/>
          </w:rPr>
          <w:t>access to regular drinking water</w:t>
        </w:r>
        <w:r w:rsidR="0067415E">
          <w:rPr>
            <w:color w:val="000000" w:themeColor="text1"/>
          </w:rPr>
          <w:t xml:space="preserve"> (n=</w:t>
        </w:r>
      </w:ins>
      <w:ins w:id="131" w:author="Microsoft Office User" w:date="2017-09-04T13:17:00Z">
        <w:r w:rsidR="0067415E">
          <w:rPr>
            <w:color w:val="000000" w:themeColor="text1"/>
          </w:rPr>
          <w:t>11</w:t>
        </w:r>
      </w:ins>
      <w:ins w:id="132" w:author="Microsoft Office User" w:date="2017-09-04T13:16:00Z">
        <w:r w:rsidR="0067415E">
          <w:rPr>
            <w:color w:val="000000" w:themeColor="text1"/>
          </w:rPr>
          <w:t>)</w:t>
        </w:r>
      </w:ins>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5</w:t>
      </w:r>
      <w:r w:rsidR="00D949CB">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ins w:id="133" w:author="Microsoft Office User" w:date="2017-09-04T15:14:00Z">
        <w:r w:rsidR="00F24388">
          <w:rPr>
            <w:rFonts w:ascii="Calibri" w:hAnsi="Calibri" w:cs="Arial"/>
            <w:color w:val="000000" w:themeColor="text1"/>
          </w:rPr>
          <w:t>40</w:t>
        </w:r>
      </w:ins>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ins w:id="134" w:author="Microsoft Office User" w:date="2017-09-04T15:13:00Z">
        <w:r w:rsidR="00F24388">
          <w:rPr>
            <w:rFonts w:ascii="Calibri" w:hAnsi="Calibri" w:cs="Arial"/>
            <w:color w:val="000000" w:themeColor="text1"/>
          </w:rPr>
          <w:t>8.0</w:t>
        </w:r>
      </w:ins>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ins w:id="135" w:author="Microsoft Office User" w:date="2017-08-25T11:47:00Z">
        <w:r w:rsidR="008070E2">
          <w:rPr>
            <w:rFonts w:ascii="Calibri" w:hAnsi="Calibri" w:cs="Arial"/>
            <w:color w:val="000000" w:themeColor="text1"/>
          </w:rPr>
          <w:t>,</w:t>
        </w:r>
      </w:ins>
      <w:r w:rsidR="00C86E77" w:rsidRPr="006902F6">
        <w:rPr>
          <w:rFonts w:ascii="Calibri" w:hAnsi="Calibri" w:cs="Arial"/>
          <w:color w:val="000000" w:themeColor="text1"/>
        </w:rPr>
        <w:t xml:space="preserve"> accordingly.  </w:t>
      </w:r>
      <w:commentRangeStart w:id="136"/>
      <w:r w:rsidR="00C86E77" w:rsidRPr="006902F6">
        <w:rPr>
          <w:rFonts w:ascii="Calibri" w:hAnsi="Calibri" w:cs="Arial"/>
          <w:color w:val="000000" w:themeColor="text1"/>
        </w:rPr>
        <w:t>Blood samples were collected</w:t>
      </w:r>
      <w:ins w:id="137" w:author="Microsoft Office User" w:date="2017-09-04T15:10:00Z">
        <w:r w:rsidR="000F5238">
          <w:rPr>
            <w:rFonts w:ascii="Calibri" w:hAnsi="Calibri" w:cs="Arial"/>
            <w:color w:val="000000" w:themeColor="text1"/>
          </w:rPr>
          <w:t xml:space="preserve"> from the </w:t>
        </w:r>
      </w:ins>
      <w:ins w:id="138" w:author="Microsoft Office User" w:date="2017-09-04T15:12:00Z">
        <w:r w:rsidR="001730AE">
          <w:rPr>
            <w:rFonts w:ascii="Calibri" w:hAnsi="Calibri" w:cs="Arial"/>
            <w:color w:val="000000" w:themeColor="text1"/>
          </w:rPr>
          <w:t>right carotid</w:t>
        </w:r>
      </w:ins>
      <w:r w:rsidR="00C86E77" w:rsidRPr="006902F6">
        <w:rPr>
          <w:rFonts w:ascii="Calibri" w:hAnsi="Calibri" w:cs="Arial"/>
          <w:color w:val="000000" w:themeColor="text1"/>
        </w:rPr>
        <w:t xml:space="preserve"> </w:t>
      </w:r>
      <w:commentRangeEnd w:id="136"/>
      <w:r w:rsidR="00036DE6">
        <w:rPr>
          <w:rStyle w:val="CommentReference"/>
        </w:rPr>
        <w:commentReference w:id="136"/>
      </w:r>
      <w:ins w:id="139" w:author="Microsoft Office User" w:date="2017-09-04T15:12:00Z">
        <w:r w:rsidR="001730AE">
          <w:rPr>
            <w:rFonts w:ascii="Calibri" w:hAnsi="Calibri" w:cs="Arial"/>
            <w:color w:val="000000" w:themeColor="text1"/>
          </w:rPr>
          <w:t xml:space="preserve">artery </w:t>
        </w:r>
      </w:ins>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ins w:id="140" w:author="Microsoft Office User" w:date="2017-08-31T14:07:00Z">
        <w:r w:rsidR="0011694F">
          <w:rPr>
            <w:rFonts w:ascii="Calibri" w:hAnsi="Calibri" w:cs="Arial"/>
            <w:color w:val="000000" w:themeColor="text1"/>
          </w:rPr>
          <w:t xml:space="preserve"> </w:t>
        </w:r>
      </w:ins>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ins w:id="141" w:author="Dave Bridges" w:date="2017-08-17T10:41:00Z">
        <w:r w:rsidR="00D72995">
          <w:rPr>
            <w:rFonts w:ascii="Calibri" w:hAnsi="Calibri" w:cs="Arial"/>
            <w:color w:val="000000" w:themeColor="text1"/>
          </w:rPr>
          <w:t xml:space="preserve"> </w:t>
        </w:r>
      </w:ins>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w:t>
      </w:r>
      <w:r w:rsidR="00C86E77" w:rsidRPr="006902F6">
        <w:rPr>
          <w:rFonts w:ascii="Calibri" w:hAnsi="Calibri" w:cs="Arial"/>
          <w:color w:val="000000" w:themeColor="text1"/>
        </w:rPr>
        <w:lastRenderedPageBreak/>
        <w:t>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29D1C11C" w:rsidR="00873DCF" w:rsidRPr="006902F6" w:rsidRDefault="00343149" w:rsidP="00873DCF">
      <w:pPr>
        <w:rPr>
          <w:ins w:id="142" w:author="Erin Stephenson" w:date="2017-08-31T13:42:00Z"/>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ins w:id="143" w:author="Microsoft Office User" w:date="2017-09-02T16:42:00Z">
        <w:r w:rsidR="00186CB5">
          <w:rPr>
            <w:color w:val="000000" w:themeColor="text1"/>
          </w:rPr>
          <w:t>-</w:t>
        </w:r>
      </w:ins>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ins w:id="144" w:author="Microsoft Office User" w:date="2017-09-02T16:42:00Z">
        <w:r w:rsidR="00186CB5">
          <w:rPr>
            <w:color w:val="000000" w:themeColor="text1"/>
          </w:rPr>
          <w:t>-</w:t>
        </w:r>
      </w:ins>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ins w:id="145" w:author="Microsoft Office User" w:date="2017-09-04T13:20:00Z">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ins>
      <w:r w:rsidR="00873DCF" w:rsidRPr="006902F6">
        <w:rPr>
          <w:rFonts w:eastAsia="Times New Roman" w:cs="Arial"/>
          <w:color w:val="000000" w:themeColor="text1"/>
          <w:shd w:val="clear" w:color="auto" w:fill="FFFFFF"/>
        </w:rPr>
        <w:t>in accordance with manufacturer’s guidelines</w:t>
      </w:r>
      <w:ins w:id="146" w:author="Microsoft Office User" w:date="2017-09-04T13:19:00Z">
        <w:r w:rsidR="0067415E">
          <w:rPr>
            <w:rFonts w:eastAsia="Times New Roman" w:cs="Arial"/>
            <w:color w:val="000000" w:themeColor="text1"/>
            <w:shd w:val="clear" w:color="auto" w:fill="FFFFFF"/>
          </w:rPr>
          <w:t>.</w:t>
        </w:r>
      </w:ins>
    </w:p>
    <w:p w14:paraId="5EE9F481" w14:textId="77777777" w:rsidR="004B1467" w:rsidRPr="006902F6" w:rsidRDefault="004B1467" w:rsidP="009C4CFA">
      <w:pPr>
        <w:rPr>
          <w:color w:val="000000" w:themeColor="text1"/>
        </w:rPr>
      </w:pPr>
    </w:p>
    <w:p w14:paraId="659E5B2F" w14:textId="7FBD629A"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136CB1">
        <w:rPr>
          <w:rFonts w:cs="Helvetica"/>
          <w:color w:val="000000" w:themeColor="text1"/>
        </w:rPr>
        <w:t>rates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3518723F"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ins w:id="147" w:author="Microsoft Office User" w:date="2017-09-02T16:43:00Z">
        <w:r w:rsidR="00045801">
          <w:rPr>
            <w:rFonts w:eastAsia="Times New Roman" w:cs="Times New Roman"/>
            <w:color w:val="000000" w:themeColor="text1"/>
            <w:szCs w:val="21"/>
            <w:shd w:val="clear" w:color="auto" w:fill="FFFFFF"/>
          </w:rPr>
          <w:t>protease</w:t>
        </w:r>
      </w:ins>
      <w:ins w:id="148" w:author="Microsoft Office User" w:date="2017-09-02T16:44:00Z">
        <w:r w:rsidR="00045801">
          <w:rPr>
            <w:rFonts w:eastAsia="Times New Roman" w:cs="Times New Roman"/>
            <w:color w:val="000000" w:themeColor="text1"/>
            <w:szCs w:val="21"/>
            <w:shd w:val="clear" w:color="auto" w:fill="FFFFFF"/>
          </w:rPr>
          <w:t xml:space="preserve"> </w:t>
        </w:r>
      </w:ins>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ins w:id="149" w:author="Microsoft Office User" w:date="2017-08-31T14:17:00Z">
        <w:r w:rsidR="00945214">
          <w:rPr>
            <w:rFonts w:eastAsia="Times New Roman" w:cs="Times New Roman"/>
            <w:color w:val="000000" w:themeColor="text1"/>
            <w:szCs w:val="21"/>
            <w:shd w:val="clear" w:color="auto" w:fill="FFFFFF"/>
          </w:rPr>
          <w:t xml:space="preserve"> with liquid nitrogen, thawed at room temperature</w:t>
        </w:r>
      </w:ins>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ins w:id="150" w:author="Microsoft Office User" w:date="2017-08-25T11:52:00Z">
        <w:r w:rsidR="004124D5">
          <w:rPr>
            <w:rFonts w:eastAsia="Times New Roman" w:cs="Times New Roman"/>
            <w:color w:val="000000" w:themeColor="text1"/>
            <w:szCs w:val="21"/>
            <w:shd w:val="clear" w:color="auto" w:fill="FFFFFF"/>
          </w:rPr>
          <w:t>a</w:t>
        </w:r>
      </w:ins>
      <w:ins w:id="151" w:author="Microsoft Office User" w:date="2017-08-31T14:24:00Z">
        <w:r w:rsidR="000931CB">
          <w:rPr>
            <w:rFonts w:eastAsia="Times New Roman" w:cs="Times New Roman"/>
            <w:color w:val="000000" w:themeColor="text1"/>
            <w:szCs w:val="21"/>
            <w:shd w:val="clear" w:color="auto" w:fill="FFFFFF"/>
          </w:rPr>
          <w:t xml:space="preserve"> </w:t>
        </w:r>
      </w:ins>
      <w:ins w:id="152" w:author="Microsoft Office User" w:date="2017-08-25T11:52:00Z">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ins>
      <w:ins w:id="153" w:author="Microsoft Office User" w:date="2017-08-31T14:24:00Z">
        <w:r w:rsidR="000931CB">
          <w:rPr>
            <w:rFonts w:eastAsia="Times New Roman" w:cs="Times New Roman"/>
            <w:color w:val="000000" w:themeColor="text1"/>
            <w:szCs w:val="21"/>
            <w:shd w:val="clear" w:color="auto" w:fill="FFFFFF"/>
          </w:rPr>
          <w:t xml:space="preserve"> to</w:t>
        </w:r>
      </w:ins>
      <w:ins w:id="154" w:author="Microsoft Office User" w:date="2017-08-31T14:25:00Z">
        <w:r w:rsidR="000931CB">
          <w:rPr>
            <w:rFonts w:eastAsia="Times New Roman" w:cs="Times New Roman"/>
            <w:color w:val="000000" w:themeColor="text1"/>
            <w:szCs w:val="21"/>
            <w:shd w:val="clear" w:color="auto" w:fill="FFFFFF"/>
          </w:rPr>
          <w:t xml:space="preserve"> </w:t>
        </w:r>
      </w:ins>
      <w:r w:rsidR="00131C99" w:rsidRPr="006902F6">
        <w:rPr>
          <w:rFonts w:eastAsia="Times New Roman" w:cs="Times New Roman"/>
          <w:color w:val="000000" w:themeColor="text1"/>
          <w:szCs w:val="21"/>
          <w:shd w:val="clear" w:color="auto" w:fill="FFFFFF"/>
        </w:rPr>
        <w:t>methanol</w:t>
      </w:r>
      <w:ins w:id="155" w:author="Microsoft Office User" w:date="2017-09-02T16:43:00Z">
        <w:r w:rsidR="00045801">
          <w:rPr>
            <w:rFonts w:eastAsia="Times New Roman" w:cs="Times New Roman"/>
            <w:color w:val="000000" w:themeColor="text1"/>
            <w:szCs w:val="21"/>
            <w:shd w:val="clear" w:color="auto" w:fill="FFFFFF"/>
          </w:rPr>
          <w:t xml:space="preserve"> (2:1)</w:t>
        </w:r>
      </w:ins>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EA9C24A"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sent to </w:t>
      </w:r>
      <w:commentRangeStart w:id="156"/>
      <w:r w:rsidRPr="006902F6">
        <w:rPr>
          <w:color w:val="000000" w:themeColor="text1"/>
        </w:rPr>
        <w:t>the</w:t>
      </w:r>
      <w:commentRangeEnd w:id="156"/>
      <w:r w:rsidR="003B590B">
        <w:rPr>
          <w:rStyle w:val="CommentReference"/>
        </w:rPr>
        <w:commentReference w:id="156"/>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w:t>
      </w:r>
      <w:ins w:id="157" w:author="JeAnna Redd" w:date="2017-08-31T13:45:00Z">
        <w:r w:rsidR="00487B74" w:rsidRPr="006902F6">
          <w:rPr>
            <w:rFonts w:cs="Times New Roman"/>
            <w:color w:val="000000" w:themeColor="text1"/>
          </w:rPr>
          <w:t xml:space="preserve"> </w:t>
        </w:r>
      </w:ins>
      <w:ins w:id="158" w:author="Microsoft Office User" w:date="2017-08-25T11:57:00Z">
        <w:r w:rsidR="00C43B6B">
          <w:rPr>
            <w:rFonts w:cs="Times New Roman"/>
            <w:color w:val="000000" w:themeColor="text1"/>
          </w:rPr>
          <w:lastRenderedPageBreak/>
          <w:t>(</w:t>
        </w:r>
      </w:ins>
      <w:ins w:id="159" w:author="Microsoft Office User" w:date="2017-08-25T11:58:00Z">
        <w:r w:rsidR="00C43B6B">
          <w:rPr>
            <w:rFonts w:cs="Times New Roman"/>
            <w:color w:val="000000" w:themeColor="text1"/>
          </w:rPr>
          <w:t>qPCR)</w:t>
        </w:r>
        <w:r w:rsidR="00487B74" w:rsidRPr="006902F6">
          <w:rPr>
            <w:rFonts w:cs="Times New Roman"/>
            <w:color w:val="000000" w:themeColor="text1"/>
          </w:rPr>
          <w:t xml:space="preserve"> </w:t>
        </w:r>
      </w:ins>
      <w:r w:rsidR="00487B74" w:rsidRPr="006902F6">
        <w:rPr>
          <w:rFonts w:cs="Times New Roman"/>
          <w:color w:val="000000" w:themeColor="text1"/>
        </w:rPr>
        <w:t>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ins w:id="160" w:author="Microsoft Office User" w:date="2017-09-02T16:46:00Z">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ins>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ins w:id="161" w:author="Microsoft Office User" w:date="2017-09-02T16:45:00Z">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ins>
      <w:ins w:id="162" w:author="Microsoft Office User" w:date="2017-09-02T16:49:00Z">
        <w:r w:rsidR="006E5872">
          <w:rPr>
            <w:rFonts w:cs="Times New Roman"/>
            <w:color w:val="000000" w:themeColor="text1"/>
          </w:rPr>
          <w:t xml:space="preserve">Ct </w:t>
        </w:r>
      </w:ins>
      <w:ins w:id="163" w:author="Microsoft Office User" w:date="2017-09-02T16:45:00Z">
        <w:r w:rsidR="00CD11DF">
          <w:rPr>
            <w:rFonts w:cs="Times New Roman"/>
            <w:color w:val="000000" w:themeColor="text1"/>
          </w:rPr>
          <w:t xml:space="preserve">method </w:t>
        </w:r>
      </w:ins>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575716B8"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ins w:id="164" w:author="Microsoft Office User" w:date="2017-08-31T14:28:00Z">
        <w:r w:rsidR="000931CB">
          <w:rPr>
            <w:rFonts w:eastAsia="Times New Roman" w:cs="Times New Roman"/>
            <w:color w:val="000000" w:themeColor="text1"/>
            <w:shd w:val="clear" w:color="auto" w:fill="FFFFFF"/>
          </w:rPr>
          <w:t xml:space="preserve"> and 1x protease inhibitor</w:t>
        </w:r>
      </w:ins>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and c</w:t>
      </w:r>
      <w:r w:rsidR="00CE26FC" w:rsidRPr="006902F6">
        <w:rPr>
          <w:rFonts w:eastAsia="Times New Roman" w:cs="Times New Roman"/>
          <w:color w:val="000000" w:themeColor="text1"/>
          <w:shd w:val="clear" w:color="auto" w:fill="FFFFFF"/>
        </w:rPr>
        <w:t>larified lysates</w:t>
      </w:r>
      <w:ins w:id="165" w:author="Microsoft Office User" w:date="2017-09-02T22:38:00Z">
        <w:r w:rsidR="008A5431">
          <w:rPr>
            <w:rFonts w:eastAsia="Times New Roman" w:cs="Times New Roman"/>
            <w:color w:val="000000" w:themeColor="text1"/>
            <w:shd w:val="clear" w:color="auto" w:fill="FFFFFF"/>
          </w:rPr>
          <w:t xml:space="preserve"> diluted in </w:t>
        </w:r>
      </w:ins>
      <w:ins w:id="166" w:author="Microsoft Office User" w:date="2017-09-04T13:23:00Z">
        <w:r w:rsidR="0039092F">
          <w:rPr>
            <w:rFonts w:eastAsia="Times New Roman" w:cs="Times New Roman"/>
            <w:color w:val="000000" w:themeColor="text1"/>
            <w:shd w:val="clear" w:color="auto" w:fill="FFFFFF"/>
          </w:rPr>
          <w:t>BME-containing</w:t>
        </w:r>
      </w:ins>
      <w:ins w:id="167" w:author="Microsoft Office User" w:date="2017-09-02T22:38:00Z">
        <w:r w:rsidR="008A5431">
          <w:rPr>
            <w:rFonts w:eastAsia="Times New Roman" w:cs="Times New Roman"/>
            <w:color w:val="000000" w:themeColor="text1"/>
            <w:shd w:val="clear" w:color="auto" w:fill="FFFFFF"/>
          </w:rPr>
          <w:t xml:space="preserve"> buffer</w:t>
        </w:r>
      </w:ins>
      <w:ins w:id="168" w:author="Microsoft Office User" w:date="2017-09-04T13:23:00Z">
        <w:r w:rsidR="0039092F">
          <w:rPr>
            <w:rFonts w:eastAsia="Times New Roman" w:cs="Times New Roman"/>
            <w:color w:val="000000" w:themeColor="text1"/>
            <w:shd w:val="clear" w:color="auto" w:fill="FFFFFF"/>
          </w:rPr>
          <w:t>. Lysates</w:t>
        </w:r>
      </w:ins>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ins w:id="169" w:author="Microsoft Office User" w:date="2017-09-02T22:36:00Z">
        <w:r w:rsidR="008A5431">
          <w:rPr>
            <w:rFonts w:eastAsia="Times New Roman" w:cs="Times New Roman"/>
            <w:color w:val="000000" w:themeColor="text1"/>
            <w:shd w:val="clear" w:color="auto" w:fill="FFFFFF"/>
          </w:rPr>
          <w:t>heated at 85-95</w:t>
        </w:r>
      </w:ins>
      <w:ins w:id="170" w:author="Microsoft Office User" w:date="2017-09-02T22:37:00Z">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C</w:t>
        </w:r>
      </w:ins>
      <w:ins w:id="171" w:author="Microsoft Office User" w:date="2017-09-02T22:36:00Z">
        <w:r w:rsidR="008A5431">
          <w:rPr>
            <w:rFonts w:eastAsia="Times New Roman" w:cs="Times New Roman"/>
            <w:color w:val="000000" w:themeColor="text1"/>
            <w:shd w:val="clear" w:color="auto" w:fill="FFFFFF"/>
          </w:rPr>
          <w:t xml:space="preserve"> </w:t>
        </w:r>
      </w:ins>
      <w:ins w:id="172" w:author="Microsoft Office User" w:date="2017-09-02T22:37:00Z">
        <w:r w:rsidR="008A5431">
          <w:rPr>
            <w:rFonts w:eastAsia="Times New Roman" w:cs="Times New Roman"/>
            <w:color w:val="000000" w:themeColor="text1"/>
            <w:shd w:val="clear" w:color="auto" w:fill="FFFFFF"/>
          </w:rPr>
          <w:t xml:space="preserve">and proteins were separated by </w:t>
        </w:r>
      </w:ins>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ins w:id="173" w:author="Microsoft Office User" w:date="2017-09-04T13:23:00Z">
        <w:r w:rsidR="0039092F">
          <w:rPr>
            <w:rFonts w:eastAsia="Times New Roman" w:cs="Times New Roman"/>
            <w:color w:val="000000" w:themeColor="text1"/>
            <w:shd w:val="clear" w:color="auto" w:fill="FFFFFF"/>
          </w:rPr>
          <w:t xml:space="preserve">and </w:t>
        </w:r>
      </w:ins>
      <w:r w:rsidR="00CE26FC" w:rsidRPr="006902F6">
        <w:rPr>
          <w:rFonts w:eastAsia="Times New Roman" w:cs="Times New Roman"/>
          <w:color w:val="000000" w:themeColor="text1"/>
          <w:shd w:val="clear" w:color="auto" w:fill="FFFFFF"/>
        </w:rPr>
        <w:t xml:space="preserve">transferred </w:t>
      </w:r>
      <w:ins w:id="174" w:author="Microsoft Office User" w:date="2017-09-02T22:38:00Z">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ins>
      <w:r w:rsidR="00CE26FC" w:rsidRPr="006902F6">
        <w:rPr>
          <w:rFonts w:eastAsia="Times New Roman" w:cs="Times New Roman"/>
          <w:color w:val="000000" w:themeColor="text1"/>
          <w:shd w:val="clear" w:color="auto" w:fill="FFFFFF"/>
        </w:rPr>
        <w:t xml:space="preserve"> </w:t>
      </w:r>
      <w:ins w:id="175" w:author="Microsoft Office User" w:date="2017-09-04T13:25:00Z">
        <w:r w:rsidR="0039092F">
          <w:rPr>
            <w:rFonts w:eastAsia="Times New Roman" w:cs="Times New Roman"/>
            <w:color w:val="000000" w:themeColor="text1"/>
            <w:shd w:val="clear" w:color="auto" w:fill="FFFFFF"/>
          </w:rPr>
          <w:t>Membranes</w:t>
        </w:r>
      </w:ins>
      <w:ins w:id="176" w:author="Microsoft Office User" w:date="2017-09-04T13:24:00Z">
        <w:r w:rsidR="0039092F">
          <w:rPr>
            <w:rFonts w:eastAsia="Times New Roman" w:cs="Times New Roman"/>
            <w:color w:val="000000" w:themeColor="text1"/>
            <w:shd w:val="clear" w:color="auto" w:fill="FFFFFF"/>
          </w:rPr>
          <w:t xml:space="preserve"> were blotted</w:t>
        </w:r>
      </w:ins>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ins w:id="177" w:author="Microsoft Office User" w:date="2017-09-04T13:24:00Z">
        <w:r w:rsidR="0039092F">
          <w:rPr>
            <w:rFonts w:eastAsia="Times New Roman" w:cs="Times New Roman"/>
            <w:color w:val="000000" w:themeColor="text1"/>
            <w:shd w:val="clear" w:color="auto" w:fill="FFFFFF"/>
          </w:rPr>
          <w:t>anti-</w:t>
        </w:r>
      </w:ins>
      <w:ins w:id="178" w:author="Microsoft Office User" w:date="2017-09-04T13:28:00Z">
        <w:r w:rsidR="00BB3D94">
          <w:rPr>
            <w:rFonts w:eastAsia="Times New Roman" w:cs="Times New Roman"/>
            <w:color w:val="000000" w:themeColor="text1"/>
            <w:shd w:val="clear" w:color="auto" w:fill="FFFFFF"/>
          </w:rPr>
          <w:t>adipose triglyceride lipase (</w:t>
        </w:r>
      </w:ins>
      <w:r w:rsidRPr="006902F6">
        <w:rPr>
          <w:rFonts w:eastAsia="Times New Roman" w:cs="Times New Roman"/>
          <w:color w:val="000000" w:themeColor="text1"/>
          <w:shd w:val="clear" w:color="auto" w:fill="FFFFFF"/>
        </w:rPr>
        <w:t>ATGL</w:t>
      </w:r>
      <w:ins w:id="179" w:author="Microsoft Office User" w:date="2017-09-04T13:28:00Z">
        <w:r w:rsidR="00BB3D94">
          <w:rPr>
            <w:rFonts w:eastAsia="Times New Roman" w:cs="Times New Roman"/>
            <w:color w:val="000000" w:themeColor="text1"/>
            <w:shd w:val="clear" w:color="auto" w:fill="FFFFFF"/>
          </w:rPr>
          <w:t xml:space="preserve">; </w:t>
        </w:r>
      </w:ins>
      <w:r w:rsidR="00672D5C" w:rsidRPr="006902F6">
        <w:rPr>
          <w:rFonts w:eastAsia="Times New Roman" w:cs="Times New Roman"/>
          <w:color w:val="000000" w:themeColor="text1"/>
          <w:shd w:val="clear" w:color="auto" w:fill="FFFFFF"/>
        </w:rPr>
        <w:t>Cell Signaling Technologies</w:t>
      </w:r>
      <w:ins w:id="180" w:author="Microsoft Office User" w:date="2017-09-02T22:41:00Z">
        <w:r w:rsidR="00827CC4">
          <w:rPr>
            <w:rFonts w:eastAsia="Times New Roman" w:cs="Times New Roman"/>
            <w:color w:val="000000" w:themeColor="text1"/>
            <w:shd w:val="clear" w:color="auto" w:fill="FFFFFF"/>
          </w:rPr>
          <w:t>; catalog #30A4</w:t>
        </w:r>
      </w:ins>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ins w:id="181" w:author="Microsoft Office User" w:date="2017-09-02T22:40:00Z">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ins>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3611124C"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182"/>
      <w:ins w:id="183" w:author="Microsoft Office User" w:date="2017-08-25T12:15:00Z">
        <w:r w:rsidR="007309A3">
          <w:rPr>
            <w:color w:val="000000" w:themeColor="text1"/>
          </w:rPr>
          <w:t>P</w:t>
        </w:r>
      </w:ins>
      <w:r w:rsidR="00737415">
        <w:rPr>
          <w:color w:val="000000" w:themeColor="text1"/>
        </w:rPr>
        <w:t xml:space="preserve">airwise </w:t>
      </w:r>
      <w:r w:rsidR="00A110DA">
        <w:rPr>
          <w:color w:val="000000" w:themeColor="text1"/>
        </w:rPr>
        <w:t>comparisons</w:t>
      </w:r>
      <w:commentRangeEnd w:id="182"/>
      <w:r w:rsidR="00204913">
        <w:rPr>
          <w:rStyle w:val="CommentReference"/>
        </w:rPr>
        <w:commentReference w:id="182"/>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w:t>
      </w:r>
      <w:commentRangeStart w:id="184"/>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184"/>
      <w:r w:rsidR="00204913">
        <w:rPr>
          <w:rStyle w:val="CommentReference"/>
        </w:rPr>
        <w:commentReference w:id="184"/>
      </w:r>
      <w:r w:rsidR="00DC4AF1" w:rsidRPr="006902F6">
        <w:rPr>
          <w:color w:val="000000" w:themeColor="text1"/>
        </w:rPr>
        <w:t xml:space="preserve">.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235DD18B" w:rsidR="00F0261F" w:rsidRPr="006902F6" w:rsidRDefault="009115EE">
      <w:pPr>
        <w:rPr>
          <w:color w:val="000000" w:themeColor="text1"/>
        </w:rPr>
      </w:pPr>
      <w:commentRangeStart w:id="185"/>
      <w:commentRangeStart w:id="186"/>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3B82129E"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 xml:space="preserve">glucocorticoids we performed an insulin tolerance test (ITT) on lean (NCD) and diet-induced obese (HFD) mice that were untreated (Control) or treated with glucocorticoids </w:t>
      </w:r>
      <w:r w:rsidR="007E0200" w:rsidRPr="006902F6">
        <w:rPr>
          <w:color w:val="000000" w:themeColor="text1"/>
        </w:rPr>
        <w:lastRenderedPageBreak/>
        <w:t>(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1B3E0DB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and reductions in lean mass, but no differences in 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ins w:id="187" w:author="Microsoft Office User" w:date="2017-09-04T13:26:00Z">
        <w:r w:rsidR="007D1F53">
          <w:rPr>
            <w:color w:val="000000" w:themeColor="text1"/>
          </w:rPr>
          <w:t>-</w:t>
        </w:r>
      </w:ins>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ins w:id="188" w:author="Microsoft Office User" w:date="2017-09-04T13:27:00Z">
        <w:r w:rsidR="007D1F53">
          <w:rPr>
            <w:color w:val="000000" w:themeColor="text1"/>
          </w:rPr>
          <w:t>-</w:t>
        </w:r>
      </w:ins>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ins w:id="189" w:author="Microsoft Office User" w:date="2017-09-04T13:27:00Z">
        <w:r w:rsidR="007D1F53">
          <w:rPr>
            <w:color w:val="000000" w:themeColor="text1"/>
          </w:rPr>
          <w:t>-</w:t>
        </w:r>
      </w:ins>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ins w:id="190" w:author="Microsoft Office User" w:date="2017-09-04T13:27:00Z">
        <w:r w:rsidR="007D1F53">
          <w:rPr>
            <w:color w:val="000000" w:themeColor="text1"/>
          </w:rPr>
          <w:t>-</w:t>
        </w:r>
      </w:ins>
      <w:r w:rsidR="00D9267D" w:rsidRPr="006902F6">
        <w:rPr>
          <w:color w:val="000000" w:themeColor="text1"/>
        </w:rPr>
        <w:t xml:space="preserve">treated </w:t>
      </w:r>
      <w:r w:rsidR="00191472" w:rsidRPr="006902F6">
        <w:rPr>
          <w:color w:val="000000" w:themeColor="text1"/>
        </w:rPr>
        <w:t xml:space="preserve">animals. </w:t>
      </w:r>
    </w:p>
    <w:commentRangeEnd w:id="185"/>
    <w:p w14:paraId="2EDFC7A6" w14:textId="5E8ED59E" w:rsidR="006B237B" w:rsidRPr="006902F6" w:rsidRDefault="00D80B09" w:rsidP="004B4E2F">
      <w:pPr>
        <w:pStyle w:val="Heading1"/>
        <w:rPr>
          <w:color w:val="000000" w:themeColor="text1"/>
        </w:rPr>
      </w:pPr>
      <w:r>
        <w:rPr>
          <w:rStyle w:val="CommentReference"/>
          <w:rFonts w:asciiTheme="minorHAnsi" w:eastAsiaTheme="minorHAnsi" w:hAnsiTheme="minorHAnsi" w:cstheme="minorBidi"/>
          <w:b w:val="0"/>
          <w:bCs w:val="0"/>
          <w:color w:val="auto"/>
        </w:rPr>
        <w:commentReference w:id="185"/>
      </w:r>
      <w:commentRangeEnd w:id="186"/>
      <w:r w:rsidR="00C224FC">
        <w:rPr>
          <w:rStyle w:val="CommentReference"/>
          <w:rFonts w:asciiTheme="minorHAnsi" w:eastAsiaTheme="minorHAnsi" w:hAnsiTheme="minorHAnsi" w:cstheme="minorBidi"/>
          <w:b w:val="0"/>
          <w:bCs w:val="0"/>
          <w:color w:val="auto"/>
        </w:rPr>
        <w:commentReference w:id="186"/>
      </w:r>
      <w:r w:rsidR="006B237B" w:rsidRPr="006902F6">
        <w:rPr>
          <w:color w:val="000000" w:themeColor="text1"/>
        </w:rPr>
        <w:t>HFD-Induced Liver Steatosis in Dexamethasone</w:t>
      </w:r>
      <w:ins w:id="191" w:author="Microsoft Office User" w:date="2017-08-25T12:48:00Z">
        <w:r w:rsidR="005C5A21">
          <w:rPr>
            <w:color w:val="000000" w:themeColor="text1"/>
          </w:rPr>
          <w:t>-</w:t>
        </w:r>
      </w:ins>
      <w:r w:rsidR="006B237B" w:rsidRPr="006902F6">
        <w:rPr>
          <w:color w:val="000000" w:themeColor="text1"/>
        </w:rPr>
        <w:t>Treated mice</w:t>
      </w:r>
    </w:p>
    <w:p w14:paraId="46A4C33F" w14:textId="4429361C"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3,2)", "plainTextFormattedCitation" : "(13,2)", "previouslyFormattedCitation" : "(15,2)" }, "properties" : { "noteIndex" : 0 }, "schema" : "https://github.com/citation-style-language/schema/raw/master/csl-citation.json" }</w:instrText>
      </w:r>
      <w:r w:rsidR="00C70427" w:rsidRPr="006902F6">
        <w:rPr>
          <w:color w:val="000000" w:themeColor="text1"/>
        </w:rPr>
        <w:fldChar w:fldCharType="separate"/>
      </w:r>
      <w:r w:rsidR="00980A1E" w:rsidRPr="00980A1E">
        <w:rPr>
          <w:noProof/>
          <w:color w:val="000000" w:themeColor="text1"/>
        </w:rPr>
        <w:t>(1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ins w:id="192" w:author="Microsoft Office User" w:date="2017-09-02T16:55:00Z">
        <w:r w:rsidR="001C4E38">
          <w:rPr>
            <w:color w:val="000000" w:themeColor="text1"/>
          </w:rPr>
          <w:t>d</w:t>
        </w:r>
      </w:ins>
      <w:r w:rsidR="00267A5B" w:rsidRPr="006902F6">
        <w:rPr>
          <w:color w:val="000000" w:themeColor="text1"/>
        </w:rPr>
        <w:t xml:space="preserve"> a significant effect</w:t>
      </w:r>
      <w:r w:rsidR="0086228C" w:rsidRPr="006902F6">
        <w:rPr>
          <w:color w:val="000000" w:themeColor="text1"/>
        </w:rPr>
        <w:t xml:space="preserve"> of diet and drug </w:t>
      </w:r>
      <w:r w:rsidR="0086228C" w:rsidRPr="006902F6">
        <w:rPr>
          <w:color w:val="000000" w:themeColor="text1"/>
        </w:rPr>
        <w:lastRenderedPageBreak/>
        <w:t xml:space="preserve">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FBD9FFA" w:rsidR="00733364" w:rsidRPr="006902F6" w:rsidRDefault="00222D60">
      <w:pPr>
        <w:rPr>
          <w:color w:val="000000" w:themeColor="text1"/>
        </w:rPr>
      </w:pPr>
      <w:r>
        <w:rPr>
          <w:color w:val="000000" w:themeColor="text1"/>
        </w:rPr>
        <w:t xml:space="preserve">To understand the </w:t>
      </w:r>
      <w:ins w:id="193" w:author="Microsoft Office User" w:date="2017-09-04T14:03:00Z">
        <w:r w:rsidR="007B55F7">
          <w:rPr>
            <w:color w:val="000000" w:themeColor="text1"/>
          </w:rPr>
          <w:t xml:space="preserve">how </w:t>
        </w:r>
      </w:ins>
      <w:ins w:id="194" w:author="Microsoft Office User" w:date="2017-09-04T14:04:00Z">
        <w:r w:rsidR="00B55664">
          <w:rPr>
            <w:color w:val="000000" w:themeColor="text1"/>
          </w:rPr>
          <w:t>dexamethasone effects body composition</w:t>
        </w:r>
      </w:ins>
      <w:r>
        <w:rPr>
          <w:color w:val="000000" w:themeColor="text1"/>
        </w:rPr>
        <w:t xml:space="preserve"> in these animals, w</w:t>
      </w:r>
      <w:r w:rsidR="00035700" w:rsidRPr="006902F6">
        <w:rPr>
          <w:color w:val="000000" w:themeColor="text1"/>
        </w:rPr>
        <w:t xml:space="preserve">e </w:t>
      </w:r>
      <w:ins w:id="195" w:author="Microsoft Office User" w:date="2017-09-04T14:03:00Z">
        <w:r w:rsidR="007B55F7">
          <w:rPr>
            <w:color w:val="000000" w:themeColor="text1"/>
          </w:rPr>
          <w:t>measured</w:t>
        </w:r>
        <w:r w:rsidR="007B55F7" w:rsidRPr="006902F6">
          <w:rPr>
            <w:color w:val="000000" w:themeColor="text1"/>
          </w:rPr>
          <w:t xml:space="preserve"> </w:t>
        </w:r>
      </w:ins>
      <w:ins w:id="196" w:author="Microsoft Office User" w:date="2017-09-04T14:05:00Z">
        <w:r w:rsidR="00B55664">
          <w:rPr>
            <w:color w:val="000000" w:themeColor="text1"/>
          </w:rPr>
          <w:t>fat mass</w:t>
        </w:r>
      </w:ins>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ins w:id="197" w:author="Microsoft Office User" w:date="2017-09-04T13:27:00Z">
        <w:r w:rsidR="007D1F53">
          <w:rPr>
            <w:color w:val="000000" w:themeColor="text1"/>
          </w:rPr>
          <w:t>-</w:t>
        </w:r>
      </w:ins>
      <w:r w:rsidR="00035700" w:rsidRPr="006902F6">
        <w:rPr>
          <w:color w:val="000000" w:themeColor="text1"/>
        </w:rPr>
        <w:t>treated group (</w:t>
      </w:r>
      <w:commentRangeStart w:id="198"/>
      <w:commentRangeStart w:id="199"/>
      <w:r w:rsidR="00035700" w:rsidRPr="006902F6">
        <w:rPr>
          <w:color w:val="000000" w:themeColor="text1"/>
        </w:rPr>
        <w:t>Figure 3A</w:t>
      </w:r>
      <w:r>
        <w:rPr>
          <w:color w:val="000000" w:themeColor="text1"/>
        </w:rPr>
        <w:t>-</w:t>
      </w:r>
      <w:r w:rsidR="00035700" w:rsidRPr="006902F6">
        <w:rPr>
          <w:color w:val="000000" w:themeColor="text1"/>
        </w:rPr>
        <w:t>B</w:t>
      </w:r>
      <w:commentRangeEnd w:id="198"/>
      <w:r w:rsidR="009D491B">
        <w:rPr>
          <w:rStyle w:val="CommentReference"/>
        </w:rPr>
        <w:commentReference w:id="198"/>
      </w:r>
      <w:commentRangeEnd w:id="199"/>
      <w:r w:rsidR="00D52F09">
        <w:rPr>
          <w:rStyle w:val="CommentReference"/>
        </w:rPr>
        <w:commentReference w:id="199"/>
      </w:r>
      <w:r w:rsidR="00035700" w:rsidRPr="006902F6">
        <w:rPr>
          <w:color w:val="000000" w:themeColor="text1"/>
        </w:rPr>
        <w:t xml:space="preserve">).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ins w:id="200" w:author="Erin Stephenson" w:date="2017-08-19T14:02:00Z">
        <w:r w:rsidR="00C902E7">
          <w:rPr>
            <w:color w:val="000000" w:themeColor="text1"/>
          </w:rPr>
          <w:t>-</w:t>
        </w:r>
      </w:ins>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ins w:id="201" w:author="Microsoft Office User" w:date="2017-09-02T16:57:00Z">
        <w:r w:rsidR="001C4E38">
          <w:rPr>
            <w:color w:val="000000" w:themeColor="text1"/>
          </w:rPr>
          <w:t>iWAT</w:t>
        </w:r>
        <w:proofErr w:type="spellEnd"/>
        <w:r w:rsidR="001C4E38" w:rsidRPr="006902F6">
          <w:rPr>
            <w:color w:val="000000" w:themeColor="text1"/>
          </w:rPr>
          <w:t xml:space="preserve"> </w:t>
        </w:r>
      </w:ins>
      <w:r w:rsidR="007F7779" w:rsidRPr="006902F6">
        <w:rPr>
          <w:color w:val="000000" w:themeColor="text1"/>
        </w:rPr>
        <w:t xml:space="preserve">(65% reduced) </w:t>
      </w:r>
      <w:r w:rsidR="005A7212" w:rsidRPr="006902F6">
        <w:rPr>
          <w:color w:val="000000" w:themeColor="text1"/>
        </w:rPr>
        <w:t xml:space="preserve">and </w:t>
      </w:r>
      <w:proofErr w:type="spellStart"/>
      <w:ins w:id="202" w:author="Microsoft Office User" w:date="2017-09-02T16:58:00Z">
        <w:r w:rsidR="001C4E38">
          <w:rPr>
            <w:color w:val="000000" w:themeColor="text1"/>
          </w:rPr>
          <w:t>eWAT</w:t>
        </w:r>
      </w:ins>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ins w:id="203" w:author="Microsoft Office User" w:date="2017-09-04T14:07:00Z">
        <w:r w:rsidR="003A6B88">
          <w:rPr>
            <w:color w:val="000000" w:themeColor="text1"/>
          </w:rPr>
          <w:t xml:space="preserve">at the end of the study </w:t>
        </w:r>
      </w:ins>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ins w:id="204" w:author="Microsoft Office User" w:date="2017-09-02T16:59:00Z">
        <w:r w:rsidR="001C4E38">
          <w:rPr>
            <w:color w:val="000000" w:themeColor="text1"/>
          </w:rPr>
          <w:t>iWAT</w:t>
        </w:r>
        <w:proofErr w:type="spellEnd"/>
        <w:r w:rsidR="001C4E38" w:rsidRPr="006902F6">
          <w:rPr>
            <w:color w:val="000000" w:themeColor="text1"/>
          </w:rPr>
          <w:t xml:space="preserve"> </w:t>
        </w:r>
      </w:ins>
      <w:r w:rsidR="00D4046E" w:rsidRPr="006902F6">
        <w:rPr>
          <w:color w:val="000000" w:themeColor="text1"/>
        </w:rPr>
        <w:t xml:space="preserve">or </w:t>
      </w:r>
      <w:proofErr w:type="spellStart"/>
      <w:ins w:id="205" w:author="Microsoft Office User" w:date="2017-09-02T16:59:00Z">
        <w:r w:rsidR="001C4E38">
          <w:rPr>
            <w:color w:val="000000" w:themeColor="text1"/>
          </w:rPr>
          <w:t>eWAT</w:t>
        </w:r>
      </w:ins>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C902E7">
        <w:rPr>
          <w:color w:val="000000" w:themeColor="text1"/>
        </w:rPr>
        <w:t>, we compared food intake between 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r w:rsidR="00C902E7">
        <w:rPr>
          <w:rStyle w:val="CommentReference"/>
        </w:rPr>
        <w:commentReference w:id="206"/>
      </w:r>
      <w:r w:rsidR="003F47B7">
        <w:rPr>
          <w:rStyle w:val="CommentReference"/>
        </w:rPr>
        <w:commentReference w:id="207"/>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FCD0B44"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ins w:id="208" w:author="Microsoft Office User" w:date="2017-09-04T14:27:00Z">
        <w:r w:rsidR="00527BDE">
          <w:rPr>
            <w:color w:val="000000" w:themeColor="text1"/>
          </w:rPr>
          <w:t xml:space="preserve">To assess whether dexamethasone was directly affecting </w:t>
        </w:r>
      </w:ins>
      <w:ins w:id="209" w:author="Microsoft Office User" w:date="2017-09-04T14:29:00Z">
        <w:r w:rsidR="00656284">
          <w:rPr>
            <w:color w:val="000000" w:themeColor="text1"/>
          </w:rPr>
          <w:t xml:space="preserve">the lipid content in </w:t>
        </w:r>
      </w:ins>
      <w:ins w:id="210" w:author="Microsoft Office User" w:date="2017-09-04T14:27:00Z">
        <w:r w:rsidR="00527BDE">
          <w:rPr>
            <w:color w:val="000000" w:themeColor="text1"/>
          </w:rPr>
          <w:t>adipose</w:t>
        </w:r>
      </w:ins>
      <w:ins w:id="211" w:author="Microsoft Office User" w:date="2017-09-04T14:28:00Z">
        <w:r w:rsidR="00527BDE">
          <w:rPr>
            <w:color w:val="000000" w:themeColor="text1"/>
          </w:rPr>
          <w:t xml:space="preserve"> tissue</w:t>
        </w:r>
      </w:ins>
      <w:ins w:id="212" w:author="Microsoft Office User" w:date="2017-09-04T14:27:00Z">
        <w:r w:rsidR="00527BDE">
          <w:rPr>
            <w:color w:val="000000" w:themeColor="text1"/>
          </w:rPr>
          <w:t>, we</w:t>
        </w:r>
      </w:ins>
      <w:r w:rsidR="001D224D" w:rsidRPr="006902F6">
        <w:rPr>
          <w:color w:val="000000" w:themeColor="text1"/>
        </w:rPr>
        <w:t xml:space="preserve"> </w:t>
      </w:r>
      <w:ins w:id="213" w:author="Microsoft Office User" w:date="2017-09-04T14:26:00Z">
        <w:r w:rsidR="00527BDE">
          <w:rPr>
            <w:color w:val="000000" w:themeColor="text1"/>
          </w:rPr>
          <w:t>measured</w:t>
        </w:r>
        <w:r w:rsidR="00527BDE" w:rsidRPr="006902F6">
          <w:rPr>
            <w:color w:val="000000" w:themeColor="text1"/>
          </w:rPr>
          <w:t xml:space="preserve"> </w:t>
        </w:r>
      </w:ins>
      <w:ins w:id="214" w:author="Microsoft Office User" w:date="2017-09-04T14:02:00Z">
        <w:r w:rsidR="004C0899">
          <w:rPr>
            <w:color w:val="000000" w:themeColor="text1"/>
          </w:rPr>
          <w:t>markers of</w:t>
        </w:r>
      </w:ins>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ins w:id="215" w:author="Microsoft Office User" w:date="2017-09-04T16:43:00Z">
        <w:r w:rsidR="00C428B7">
          <w:rPr>
            <w:color w:val="000000" w:themeColor="text1"/>
          </w:rPr>
          <w:t>2.4</w:t>
        </w:r>
      </w:ins>
      <w:r w:rsidR="0059420F">
        <w:rPr>
          <w:color w:val="000000" w:themeColor="text1"/>
        </w:rPr>
        <w:t xml:space="preserve">% reduction, </w:t>
      </w:r>
      <w:r w:rsidR="00A14D1A" w:rsidRPr="006902F6">
        <w:rPr>
          <w:color w:val="000000" w:themeColor="text1"/>
        </w:rPr>
        <w:t>p=</w:t>
      </w:r>
      <w:ins w:id="216" w:author="Microsoft Office User" w:date="2017-09-04T16:43:00Z">
        <w:r w:rsidR="00C428B7">
          <w:rPr>
            <w:color w:val="000000" w:themeColor="text1"/>
          </w:rPr>
          <w:t>0.005</w:t>
        </w:r>
      </w:ins>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ins w:id="217" w:author="Microsoft Office User" w:date="2017-08-25T14:20:00Z">
        <w:r w:rsidR="006F1F4C">
          <w:rPr>
            <w:color w:val="000000" w:themeColor="text1"/>
          </w:rPr>
          <w:t>,</w:t>
        </w:r>
      </w:ins>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commentRangeStart w:id="218"/>
      <w:r w:rsidR="003A5F27" w:rsidRPr="006902F6">
        <w:rPr>
          <w:color w:val="000000" w:themeColor="text1"/>
        </w:rPr>
        <w:t>protein</w:t>
      </w:r>
      <w:commentRangeEnd w:id="218"/>
      <w:r w:rsidR="0001238E">
        <w:rPr>
          <w:rStyle w:val="CommentReference"/>
        </w:rPr>
        <w:commentReference w:id="218"/>
      </w:r>
      <w:r w:rsidR="003A5F27" w:rsidRPr="006902F6">
        <w:rPr>
          <w:color w:val="000000" w:themeColor="text1"/>
        </w:rPr>
        <w:t xml:space="preserve"> (</w:t>
      </w:r>
      <w:del w:id="219" w:author="Microsoft Office User" w:date="2017-09-04T16:37:00Z">
        <w:r w:rsidR="00915C5C" w:rsidRPr="006902F6" w:rsidDel="00E23996">
          <w:rPr>
            <w:color w:val="000000" w:themeColor="text1"/>
          </w:rPr>
          <w:delText>8.4</w:delText>
        </w:r>
      </w:del>
      <w:ins w:id="220" w:author="Microsoft Office User" w:date="2017-09-04T16:39:00Z">
        <w:r w:rsidR="00103552">
          <w:rPr>
            <w:color w:val="000000" w:themeColor="text1"/>
          </w:rPr>
          <w:t>3</w:t>
        </w:r>
      </w:ins>
      <w:r w:rsidRPr="006902F6">
        <w:rPr>
          <w:color w:val="000000" w:themeColor="text1"/>
        </w:rPr>
        <w:t xml:space="preserve"> fold</w:t>
      </w:r>
      <w:ins w:id="221" w:author="Microsoft Office User" w:date="2017-09-04T16:36:00Z">
        <w:r w:rsidR="00E23996">
          <w:rPr>
            <w:color w:val="000000" w:themeColor="text1"/>
          </w:rPr>
          <w:t>, p=</w:t>
        </w:r>
      </w:ins>
      <w:ins w:id="222" w:author="Microsoft Office User" w:date="2017-09-04T16:37:00Z">
        <w:r w:rsidR="00E23996">
          <w:rPr>
            <w:color w:val="000000" w:themeColor="text1"/>
          </w:rPr>
          <w:t>0</w:t>
        </w:r>
      </w:ins>
      <w:ins w:id="223" w:author="Microsoft Office User" w:date="2017-09-04T16:36:00Z">
        <w:r w:rsidR="00E23996">
          <w:rPr>
            <w:color w:val="000000" w:themeColor="text1"/>
          </w:rPr>
          <w:t>.025</w:t>
        </w:r>
      </w:ins>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ins w:id="224" w:author="Microsoft Office User" w:date="2017-09-04T16:48:00Z">
        <w:r w:rsidR="0008709D">
          <w:rPr>
            <w:color w:val="000000" w:themeColor="text1"/>
          </w:rPr>
          <w:t>metabolites of</w:t>
        </w:r>
      </w:ins>
      <w:ins w:id="225" w:author="Microsoft Office User" w:date="2017-09-04T16:47:00Z">
        <w:r w:rsidR="00C54850">
          <w:rPr>
            <w:color w:val="000000" w:themeColor="text1"/>
          </w:rPr>
          <w:t xml:space="preserve"> </w:t>
        </w:r>
      </w:ins>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1709AC"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lastRenderedPageBreak/>
        <w:t>16-hour fast</w:t>
      </w:r>
      <w:r w:rsidR="00873530" w:rsidRPr="006902F6">
        <w:rPr>
          <w:color w:val="000000" w:themeColor="text1"/>
        </w:rPr>
        <w:t xml:space="preserve">. </w:t>
      </w:r>
      <w:ins w:id="226" w:author="Microsoft Office User" w:date="2017-09-04T14:40:00Z">
        <w:r w:rsidR="00BA1028">
          <w:rPr>
            <w:color w:val="000000" w:themeColor="text1"/>
          </w:rPr>
          <w:t>Twelve weeks of d</w:t>
        </w:r>
      </w:ins>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ins w:id="227" w:author="Microsoft Office User" w:date="2017-08-31T13:42:00Z">
        <w:r w:rsidR="00A2566C" w:rsidRPr="006902F6">
          <w:rPr>
            <w:color w:val="000000" w:themeColor="text1"/>
          </w:rPr>
          <w:t xml:space="preserve"> </w:t>
        </w:r>
      </w:ins>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6CC24C2E"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ins w:id="228" w:author="Microsoft Office User" w:date="2017-09-04T17:17:00Z">
        <w:r w:rsidR="000F63EF">
          <w:rPr>
            <w:color w:val="000000" w:themeColor="text1"/>
          </w:rPr>
          <w:t>quantified</w:t>
        </w:r>
        <w:r w:rsidR="000F63EF" w:rsidRPr="006902F6">
          <w:rPr>
            <w:color w:val="000000" w:themeColor="text1"/>
          </w:rPr>
          <w:t xml:space="preserve"> </w:t>
        </w:r>
      </w:ins>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w:t>
      </w:r>
      <w:r w:rsidR="007A03AD">
        <w:rPr>
          <w:color w:val="000000" w:themeColor="text1"/>
        </w:rPr>
        <w:t xml:space="preserve"> </w:t>
      </w:r>
      <w:ins w:id="229" w:author="Microsoft Office User" w:date="2017-09-04T17:17:00Z">
        <w:r w:rsidR="000F63EF">
          <w:rPr>
            <w:color w:val="000000" w:themeColor="text1"/>
          </w:rPr>
          <w:t xml:space="preserve">as a </w:t>
        </w:r>
      </w:ins>
      <w:ins w:id="230" w:author="Microsoft Office User" w:date="2017-09-04T17:18:00Z">
        <w:r w:rsidR="000F63EF">
          <w:rPr>
            <w:color w:val="000000" w:themeColor="text1"/>
          </w:rPr>
          <w:t>surrogate</w:t>
        </w:r>
      </w:ins>
      <w:ins w:id="231" w:author="Microsoft Office User" w:date="2017-09-04T17:17:00Z">
        <w:r w:rsidR="000F63EF">
          <w:rPr>
            <w:color w:val="000000" w:themeColor="text1"/>
          </w:rPr>
          <w:t xml:space="preserve"> measure of</w:t>
        </w:r>
      </w:ins>
      <w:r w:rsidR="007A03AD">
        <w:rPr>
          <w:color w:val="000000" w:themeColor="text1"/>
        </w:rPr>
        <w:t xml:space="preserve"> lipolysis</w:t>
      </w:r>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ins w:id="232" w:author="Microsoft Office User" w:date="2017-09-04T14:40:00Z">
        <w:r w:rsidR="002B5DCB">
          <w:rPr>
            <w:color w:val="000000" w:themeColor="text1"/>
          </w:rPr>
          <w:t>6 week</w:t>
        </w:r>
        <w:r w:rsidR="00BA1028">
          <w:rPr>
            <w:color w:val="000000" w:themeColor="text1"/>
          </w:rPr>
          <w:t xml:space="preserve">s of </w:t>
        </w:r>
      </w:ins>
      <w:r w:rsidR="004763F1" w:rsidRPr="006902F6">
        <w:rPr>
          <w:color w:val="000000" w:themeColor="text1"/>
        </w:rPr>
        <w:t>dexamethasone</w:t>
      </w:r>
      <w:ins w:id="233" w:author="Microsoft Office User" w:date="2017-09-04T14:40:00Z">
        <w:r w:rsidR="00BA1028">
          <w:rPr>
            <w:color w:val="000000" w:themeColor="text1"/>
          </w:rPr>
          <w:t xml:space="preserve"> treatment</w:t>
        </w:r>
      </w:ins>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w:t>
      </w:r>
      <w:commentRangeStart w:id="234"/>
      <w:commentRangeStart w:id="235"/>
      <w:r w:rsidRPr="006902F6">
        <w:rPr>
          <w:color w:val="000000" w:themeColor="text1"/>
        </w:rPr>
        <w:t>mice</w:t>
      </w:r>
      <w:commentRangeEnd w:id="234"/>
      <w:r w:rsidR="004B3A2E">
        <w:rPr>
          <w:rStyle w:val="CommentReference"/>
        </w:rPr>
        <w:commentReference w:id="234"/>
      </w:r>
      <w:commentRangeEnd w:id="235"/>
      <w:r w:rsidR="00BA1028">
        <w:rPr>
          <w:rStyle w:val="CommentReference"/>
        </w:rPr>
        <w:commentReference w:id="235"/>
      </w:r>
      <w:r w:rsidRPr="006902F6">
        <w:rPr>
          <w:color w:val="000000" w:themeColor="text1"/>
        </w:rPr>
        <w:t xml:space="preserv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ins w:id="236" w:author="Microsoft Office User" w:date="2017-09-04T17:18:00Z">
        <w:r w:rsidR="000F63EF">
          <w:rPr>
            <w:color w:val="000000" w:themeColor="text1"/>
          </w:rPr>
          <w:t xml:space="preserve">We then asked if </w:t>
        </w:r>
      </w:ins>
      <w:ins w:id="237" w:author="Microsoft Office User" w:date="2017-09-04T17:19:00Z">
        <w:r w:rsidR="000F63EF">
          <w:rPr>
            <w:color w:val="000000" w:themeColor="text1"/>
          </w:rPr>
          <w:t xml:space="preserve">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w:t>
        </w:r>
      </w:ins>
      <w:ins w:id="238" w:author="Microsoft Office User" w:date="2017-09-04T17:21:00Z">
        <w:r w:rsidR="000F63EF">
          <w:rPr>
            <w:color w:val="000000" w:themeColor="text1"/>
          </w:rPr>
          <w:t xml:space="preserve"> in the obese mice</w:t>
        </w:r>
      </w:ins>
      <w:ins w:id="239" w:author="Microsoft Office User" w:date="2017-09-04T17:31:00Z">
        <w:r w:rsidR="00F22D04">
          <w:rPr>
            <w:color w:val="000000" w:themeColor="text1"/>
          </w:rPr>
          <w:t xml:space="preserve"> (Figure 5B)</w:t>
        </w:r>
      </w:ins>
      <w:ins w:id="240" w:author="Microsoft Office User" w:date="2017-09-04T17:20:00Z">
        <w:r w:rsidR="000F63EF">
          <w:rPr>
            <w:color w:val="000000" w:themeColor="text1"/>
          </w:rPr>
          <w:t xml:space="preserve">. </w:t>
        </w:r>
      </w:ins>
      <w:ins w:id="241" w:author="Microsoft Office User" w:date="2017-09-04T17:21:00Z">
        <w:r w:rsidR="000F63EF">
          <w:rPr>
            <w:color w:val="000000" w:themeColor="text1"/>
          </w:rPr>
          <w:t xml:space="preserve">As expected, </w:t>
        </w:r>
      </w:ins>
      <w:ins w:id="242" w:author="Microsoft Office User" w:date="2017-09-04T17:24:00Z">
        <w:r w:rsidR="000F63EF">
          <w:rPr>
            <w:color w:val="000000" w:themeColor="text1"/>
          </w:rPr>
          <w:t xml:space="preserve">there was a 40% elevation in serum basal </w:t>
        </w:r>
      </w:ins>
      <w:ins w:id="243" w:author="Microsoft Office User" w:date="2017-09-04T17:21:00Z">
        <w:r w:rsidR="000F63EF">
          <w:rPr>
            <w:color w:val="000000" w:themeColor="text1"/>
          </w:rPr>
          <w:t>non-esterified fatty acids (NEFA’s) in response to 3 weeks of dexamethasone treatment</w:t>
        </w:r>
      </w:ins>
      <w:ins w:id="244" w:author="Microsoft Office User" w:date="2017-09-04T17:22:00Z">
        <w:r w:rsidR="000F63EF">
          <w:rPr>
            <w:color w:val="000000" w:themeColor="text1"/>
          </w:rPr>
          <w:t xml:space="preserve"> </w:t>
        </w:r>
      </w:ins>
      <w:ins w:id="245" w:author="Microsoft Office User" w:date="2017-09-04T17:25:00Z">
        <w:r w:rsidR="000F63EF">
          <w:rPr>
            <w:color w:val="000000" w:themeColor="text1"/>
          </w:rPr>
          <w:t>(p=0.004)</w:t>
        </w:r>
      </w:ins>
      <w:ins w:id="246" w:author="Microsoft Office User" w:date="2017-09-04T17:21:00Z">
        <w:r w:rsidR="000F63EF">
          <w:rPr>
            <w:color w:val="000000" w:themeColor="text1"/>
          </w:rPr>
          <w:t xml:space="preserve">. </w:t>
        </w:r>
      </w:ins>
      <w:ins w:id="247" w:author="Microsoft Office User" w:date="2017-09-04T17:26:00Z">
        <w:r w:rsidR="00914AF8">
          <w:rPr>
            <w:color w:val="000000" w:themeColor="text1"/>
          </w:rPr>
          <w:t>Moreover, dexamethasone treatment attenuated the ability of insulin to su</w:t>
        </w:r>
      </w:ins>
      <w:ins w:id="248" w:author="Microsoft Office User" w:date="2017-09-04T17:29:00Z">
        <w:r w:rsidR="00914AF8">
          <w:rPr>
            <w:color w:val="000000" w:themeColor="text1"/>
          </w:rPr>
          <w:t>p</w:t>
        </w:r>
      </w:ins>
      <w:ins w:id="249" w:author="Microsoft Office User" w:date="2017-09-04T17:26:00Z">
        <w:r w:rsidR="00914AF8">
          <w:rPr>
            <w:color w:val="000000" w:themeColor="text1"/>
          </w:rPr>
          <w:t xml:space="preserve">press </w:t>
        </w:r>
      </w:ins>
      <w:ins w:id="250" w:author="Microsoft Office User" w:date="2017-09-04T17:28:00Z">
        <w:r w:rsidR="00914AF8">
          <w:rPr>
            <w:color w:val="000000" w:themeColor="text1"/>
          </w:rPr>
          <w:t xml:space="preserve">serum </w:t>
        </w:r>
      </w:ins>
      <w:ins w:id="251" w:author="Microsoft Office User" w:date="2017-09-04T17:26:00Z">
        <w:r w:rsidR="00914AF8">
          <w:rPr>
            <w:color w:val="000000" w:themeColor="text1"/>
          </w:rPr>
          <w:t>NEFA levels</w:t>
        </w:r>
      </w:ins>
      <w:ins w:id="252" w:author="Microsoft Office User" w:date="2017-09-04T17:30:00Z">
        <w:r w:rsidR="00914AF8">
          <w:rPr>
            <w:color w:val="000000" w:themeColor="text1"/>
          </w:rPr>
          <w:t xml:space="preserve"> by </w:t>
        </w:r>
        <w:r w:rsidR="0007526E">
          <w:rPr>
            <w:color w:val="000000" w:themeColor="text1"/>
          </w:rPr>
          <w:t>(p=</w:t>
        </w:r>
      </w:ins>
      <w:ins w:id="253" w:author="Microsoft Office User" w:date="2017-09-04T17:33:00Z">
        <w:r w:rsidR="0007526E">
          <w:rPr>
            <w:color w:val="000000" w:themeColor="text1"/>
          </w:rPr>
          <w:t>1.96x10</w:t>
        </w:r>
        <w:r w:rsidR="0007526E">
          <w:rPr>
            <w:color w:val="000000" w:themeColor="text1"/>
            <w:vertAlign w:val="superscript"/>
          </w:rPr>
          <w:t>-4</w:t>
        </w:r>
        <w:r w:rsidR="0007526E">
          <w:rPr>
            <w:color w:val="000000" w:themeColor="text1"/>
          </w:rPr>
          <w:t>)</w:t>
        </w:r>
      </w:ins>
      <w:ins w:id="254" w:author="Microsoft Office User" w:date="2017-09-04T17:26:00Z">
        <w:r w:rsidR="00914AF8">
          <w:rPr>
            <w:color w:val="000000" w:themeColor="text1"/>
          </w:rPr>
          <w:t xml:space="preserve">, with </w:t>
        </w:r>
      </w:ins>
      <w:ins w:id="255" w:author="Microsoft Office User" w:date="2017-09-04T17:28:00Z">
        <w:r w:rsidR="00914AF8">
          <w:rPr>
            <w:color w:val="000000" w:themeColor="text1"/>
          </w:rPr>
          <w:t xml:space="preserve">insulin leading to a </w:t>
        </w:r>
      </w:ins>
      <w:ins w:id="256" w:author="Microsoft Office User" w:date="2017-09-04T17:29:00Z">
        <w:r w:rsidR="00914AF8">
          <w:rPr>
            <w:color w:val="000000" w:themeColor="text1"/>
          </w:rPr>
          <w:t>70% reduction in water controls compared to a 50% reduction in dexamethasone-treated mice</w:t>
        </w:r>
      </w:ins>
      <w:ins w:id="257" w:author="Microsoft Office User" w:date="2017-09-04T17:34:00Z">
        <w:r w:rsidR="00CE7C8E">
          <w:rPr>
            <w:color w:val="000000" w:themeColor="text1"/>
          </w:rPr>
          <w:t xml:space="preserve"> (i.e. 33% lower reduction)</w:t>
        </w:r>
      </w:ins>
      <w:ins w:id="258" w:author="Microsoft Office User" w:date="2017-09-04T17:29:00Z">
        <w:r w:rsidR="00914AF8">
          <w:rPr>
            <w:color w:val="000000" w:themeColor="text1"/>
          </w:rPr>
          <w:t xml:space="preserve">. </w:t>
        </w:r>
      </w:ins>
      <w:ins w:id="259" w:author="Microsoft Office User" w:date="2017-09-04T17:35:00Z">
        <w:r w:rsidR="00CE7C8E">
          <w:rPr>
            <w:color w:val="000000" w:themeColor="text1"/>
          </w:rPr>
          <w:t>These findings suggest that dexamethasone synergistically elevates lipolysis in the obese setting and</w:t>
        </w:r>
        <w:r w:rsidR="00B65C0D">
          <w:rPr>
            <w:color w:val="000000" w:themeColor="text1"/>
          </w:rPr>
          <w:t xml:space="preserve"> attenuates </w:t>
        </w:r>
      </w:ins>
      <w:ins w:id="260" w:author="Microsoft Office User" w:date="2017-09-04T17:38:00Z">
        <w:r w:rsidR="00F97B10">
          <w:rPr>
            <w:color w:val="000000" w:themeColor="text1"/>
          </w:rPr>
          <w:t>the suppressive effects of insulin</w:t>
        </w:r>
      </w:ins>
      <w:ins w:id="261" w:author="Microsoft Office User" w:date="2017-09-04T17:39:00Z">
        <w:r w:rsidR="00F97B10">
          <w:rPr>
            <w:color w:val="000000" w:themeColor="text1"/>
          </w:rPr>
          <w:t>.</w:t>
        </w:r>
      </w:ins>
    </w:p>
    <w:p w14:paraId="3CA18E0C" w14:textId="77777777" w:rsidR="00EA22A1" w:rsidRPr="006902F6" w:rsidRDefault="00EA22A1">
      <w:pPr>
        <w:rPr>
          <w:color w:val="000000" w:themeColor="text1"/>
        </w:rPr>
      </w:pPr>
    </w:p>
    <w:p w14:paraId="5E9492F1" w14:textId="5CE79332" w:rsidR="00210C84" w:rsidRPr="006902F6" w:rsidRDefault="00EA22A1" w:rsidP="00EA22A1">
      <w:pPr>
        <w:rPr>
          <w:ins w:id="262" w:author="Nhu Quynh Tran" w:date="2017-08-20T17:03:00Z"/>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ins w:id="263" w:author="Microsoft Office User" w:date="2017-09-04T17:14:00Z">
        <w:r w:rsidR="006E71BA">
          <w:rPr>
            <w:color w:val="000000" w:themeColor="text1"/>
          </w:rPr>
          <w:t>C-E</w:t>
        </w:r>
      </w:ins>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ins w:id="264" w:author="Microsoft Office User" w:date="2017-09-04T13:27:00Z">
        <w:r w:rsidR="007D1F53">
          <w:rPr>
            <w:color w:val="000000" w:themeColor="text1"/>
          </w:rPr>
          <w:t>-</w:t>
        </w:r>
      </w:ins>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ins w:id="265" w:author="Microsoft Office User" w:date="2017-09-04T16:51:00Z">
        <w:r w:rsidR="00BD529C">
          <w:rPr>
            <w:color w:val="000000" w:themeColor="text1"/>
          </w:rPr>
          <w:t>43</w:t>
        </w:r>
      </w:ins>
      <w:ins w:id="266" w:author="Microsoft Office User" w:date="2017-09-04T16:53:00Z">
        <w:r w:rsidR="002E544F">
          <w:rPr>
            <w:color w:val="000000" w:themeColor="text1"/>
          </w:rPr>
          <w:t xml:space="preserve"> for the interaction</w:t>
        </w:r>
      </w:ins>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ins w:id="267" w:author="Nhu Quynh Tran" w:date="2017-08-20T17:03:00Z"/>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ins w:id="268" w:author="Microsoft Office User" w:date="2017-09-02T17:10:00Z"/>
          <w:color w:val="000000" w:themeColor="text1"/>
        </w:rPr>
      </w:pPr>
      <w:r>
        <w:rPr>
          <w:color w:val="000000" w:themeColor="text1"/>
        </w:rPr>
        <w:t xml:space="preserve">We </w:t>
      </w:r>
      <w:ins w:id="269" w:author="Microsoft Office User" w:date="2017-09-02T17:07:00Z">
        <w:r w:rsidR="00990237">
          <w:rPr>
            <w:color w:val="000000" w:themeColor="text1"/>
          </w:rPr>
          <w:t>found that</w:t>
        </w:r>
      </w:ins>
      <w:r>
        <w:rPr>
          <w:color w:val="000000" w:themeColor="text1"/>
        </w:rPr>
        <w:t xml:space="preserve"> o</w:t>
      </w:r>
      <w:r w:rsidR="00830B0C" w:rsidRPr="006902F6">
        <w:rPr>
          <w:color w:val="000000" w:themeColor="text1"/>
        </w:rPr>
        <w:t>bese patients with Cushing’s disease</w:t>
      </w:r>
      <w:ins w:id="270" w:author="Microsoft Office User" w:date="2017-09-04T14:46:00Z">
        <w:r w:rsidR="000568A8">
          <w:rPr>
            <w:color w:val="000000" w:themeColor="text1"/>
          </w:rPr>
          <w:t xml:space="preserve"> have higher waist circumference</w:t>
        </w:r>
      </w:ins>
      <w:ins w:id="271" w:author="Microsoft Office User" w:date="2017-09-04T14:47:00Z">
        <w:r w:rsidR="00D72260">
          <w:rPr>
            <w:color w:val="000000" w:themeColor="text1"/>
          </w:rPr>
          <w:t xml:space="preserve"> (data not shown)</w:t>
        </w:r>
      </w:ins>
      <w:ins w:id="272" w:author="Microsoft Office User" w:date="2017-09-04T14:48:00Z">
        <w:r w:rsidR="00D72260">
          <w:rPr>
            <w:color w:val="000000" w:themeColor="text1"/>
          </w:rPr>
          <w:t>, indicative of central adiposity,</w:t>
        </w:r>
      </w:ins>
      <w:ins w:id="273" w:author="Microsoft Office User" w:date="2017-09-04T14:47:00Z">
        <w:r w:rsidR="00D72260">
          <w:rPr>
            <w:color w:val="000000" w:themeColor="text1"/>
          </w:rPr>
          <w:t xml:space="preserve"> and</w:t>
        </w:r>
      </w:ins>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ins w:id="274" w:author="Microsoft Office User" w:date="2017-09-04T14:44:00Z">
        <w:r w:rsidR="00AA389B">
          <w:rPr>
            <w:color w:val="000000" w:themeColor="text1"/>
          </w:rPr>
          <w:t>.</w:t>
        </w:r>
      </w:ins>
      <w:ins w:id="275" w:author="Erin Stephenson" w:date="2017-08-19T14:26:00Z">
        <w:r>
          <w:rPr>
            <w:color w:val="000000" w:themeColor="text1"/>
          </w:rPr>
          <w:t xml:space="preserve"> </w:t>
        </w:r>
      </w:ins>
      <w:ins w:id="276" w:author="Microsoft Office User" w:date="2017-09-04T14:44:00Z">
        <w:r w:rsidR="0060766B">
          <w:rPr>
            <w:color w:val="000000" w:themeColor="text1"/>
          </w:rPr>
          <w:t>Additionally, we</w:t>
        </w:r>
        <w:r w:rsidR="000927D9">
          <w:rPr>
            <w:color w:val="000000" w:themeColor="text1"/>
          </w:rPr>
          <w:t xml:space="preserve"> observed</w:t>
        </w:r>
      </w:ins>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ins w:id="277" w:author="Microsoft Office User" w:date="2017-08-25T14:28:00Z">
        <w:r w:rsidR="00A512EC" w:rsidRPr="006902F6">
          <w:rPr>
            <w:color w:val="000000" w:themeColor="text1"/>
          </w:rPr>
          <w:t>increase</w:t>
        </w:r>
        <w:r w:rsidR="00A512EC">
          <w:rPr>
            <w:color w:val="000000" w:themeColor="text1"/>
          </w:rPr>
          <w:t>s</w:t>
        </w:r>
        <w:r w:rsidR="00A512EC" w:rsidRPr="006902F6">
          <w:rPr>
            <w:color w:val="000000" w:themeColor="text1"/>
          </w:rPr>
          <w:t xml:space="preserve"> </w:t>
        </w:r>
      </w:ins>
      <w:ins w:id="278" w:author="Microsoft Office User" w:date="2017-09-02T17:08:00Z">
        <w:r w:rsidR="00990237">
          <w:rPr>
            <w:color w:val="000000" w:themeColor="text1"/>
          </w:rPr>
          <w:t xml:space="preserve">in </w:t>
        </w:r>
      </w:ins>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w:t>
      </w:r>
      <w:commentRangeStart w:id="279"/>
      <w:commentRangeStart w:id="280"/>
      <w:r w:rsidR="00A06D11" w:rsidRPr="006902F6">
        <w:rPr>
          <w:color w:val="000000" w:themeColor="text1"/>
        </w:rPr>
        <w:t>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 xml:space="preserve">fatty acid flux </w:t>
      </w:r>
      <w:r w:rsidR="003647E4" w:rsidRPr="006902F6">
        <w:rPr>
          <w:color w:val="000000" w:themeColor="text1"/>
        </w:rPr>
        <w:lastRenderedPageBreak/>
        <w:t>(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commentRangeEnd w:id="279"/>
      <w:ins w:id="281" w:author="Erin Stephenson" w:date="2017-08-31T13:42:00Z">
        <w:r w:rsidR="004365F5">
          <w:rPr>
            <w:rStyle w:val="CommentReference"/>
          </w:rPr>
          <w:commentReference w:id="279"/>
        </w:r>
      </w:ins>
      <w:commentRangeEnd w:id="280"/>
      <w:r w:rsidR="00C83D0B">
        <w:rPr>
          <w:rStyle w:val="CommentReference"/>
        </w:rPr>
        <w:commentReference w:id="280"/>
      </w:r>
    </w:p>
    <w:p w14:paraId="2412D18E" w14:textId="77777777" w:rsidR="00990237" w:rsidRDefault="00990237" w:rsidP="00EA22A1">
      <w:pPr>
        <w:rPr>
          <w:ins w:id="282" w:author="Microsoft Office User" w:date="2017-09-02T17:10:00Z"/>
          <w:color w:val="000000" w:themeColor="text1"/>
        </w:rPr>
      </w:pPr>
    </w:p>
    <w:p w14:paraId="34AF8A1F" w14:textId="69D35B3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0F5B3BC6"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7EDB0064"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w:t>
      </w:r>
      <w:commentRangeStart w:id="283"/>
      <w:commentRangeStart w:id="284"/>
      <w:r w:rsidR="00E603E5" w:rsidRPr="006902F6">
        <w:rPr>
          <w:color w:val="000000" w:themeColor="text1"/>
        </w:rPr>
        <w:t>mice</w:t>
      </w:r>
      <w:commentRangeEnd w:id="283"/>
      <w:r w:rsidR="004B3A2E">
        <w:rPr>
          <w:rStyle w:val="CommentReference"/>
        </w:rPr>
        <w:commentReference w:id="283"/>
      </w:r>
      <w:commentRangeEnd w:id="284"/>
      <w:r w:rsidR="00521ABA">
        <w:rPr>
          <w:rStyle w:val="CommentReference"/>
        </w:rPr>
        <w:commentReference w:id="284"/>
      </w:r>
      <w:r w:rsidR="00E603E5" w:rsidRPr="006902F6">
        <w:rPr>
          <w:color w:val="000000" w:themeColor="text1"/>
        </w:rPr>
        <w:t>.</w:t>
      </w:r>
      <w:ins w:id="285" w:author="Microsoft Office User" w:date="2017-09-04T14:52:00Z">
        <w:r w:rsidR="00521ABA">
          <w:rPr>
            <w:color w:val="000000" w:themeColor="text1"/>
          </w:rPr>
          <w:t xml:space="preserve"> </w:t>
        </w:r>
      </w:ins>
    </w:p>
    <w:p w14:paraId="29829940" w14:textId="77777777" w:rsidR="00CD6325" w:rsidRPr="006902F6" w:rsidRDefault="00CD6325" w:rsidP="00EA22A1">
      <w:pPr>
        <w:rPr>
          <w:color w:val="000000" w:themeColor="text1"/>
        </w:rPr>
      </w:pPr>
    </w:p>
    <w:p w14:paraId="1CD3293E" w14:textId="718D86C0"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601699FF"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0,11,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6DB44F6B"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are </w:t>
      </w:r>
      <w:r w:rsidR="0015242A" w:rsidRPr="006902F6">
        <w:rPr>
          <w:color w:val="000000" w:themeColor="text1"/>
        </w:rPr>
        <w:t xml:space="preserve">a huge number of obese individuals </w:t>
      </w:r>
      <w:r w:rsidR="00175DBA">
        <w:rPr>
          <w:color w:val="000000" w:themeColor="text1"/>
        </w:rPr>
        <w:t>routinely taking</w:t>
      </w:r>
      <w:ins w:id="286" w:author="Erin Stephenson" w:date="2017-08-19T14:41:00Z">
        <w:r w:rsidR="0015242A" w:rsidRPr="006902F6">
          <w:rPr>
            <w:color w:val="000000" w:themeColor="text1"/>
          </w:rPr>
          <w:t xml:space="preserve"> </w:t>
        </w:r>
      </w:ins>
      <w:r w:rsidR="0015242A" w:rsidRPr="006902F6">
        <w:rPr>
          <w:color w:val="000000" w:themeColor="text1"/>
        </w:rPr>
        <w:t>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ins w:id="287" w:author="Microsoft Office User" w:date="2017-09-02T17:18:00Z">
        <w:r w:rsidR="000800C9">
          <w:rPr>
            <w:color w:val="000000" w:themeColor="text1"/>
          </w:rPr>
          <w:t xml:space="preserve"> </w:t>
        </w:r>
      </w:ins>
      <w:commentRangeStart w:id="288"/>
      <w:commentRangeStart w:id="289"/>
      <w:ins w:id="290" w:author="Microsoft Office User" w:date="2017-08-31T13:42:00Z">
        <w:r w:rsidR="009C5B00" w:rsidRPr="006902F6">
          <w:rPr>
            <w:color w:val="000000" w:themeColor="text1"/>
          </w:rPr>
          <w:t>cs</w:t>
        </w:r>
        <w:commentRangeEnd w:id="288"/>
        <w:r w:rsidR="002D68F8">
          <w:rPr>
            <w:rStyle w:val="CommentReference"/>
          </w:rPr>
          <w:commentReference w:id="288"/>
        </w:r>
      </w:ins>
      <w:commentRangeEnd w:id="289"/>
      <w:ins w:id="291" w:author="Microsoft Office User" w:date="2017-09-04T14:55:00Z">
        <w:r w:rsidR="004B46F2">
          <w:rPr>
            <w:rStyle w:val="CommentReference"/>
          </w:rPr>
          <w:commentReference w:id="289"/>
        </w:r>
      </w:ins>
      <w:r w:rsidR="009C5B00" w:rsidRPr="006902F6">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ins w:id="292" w:author="Erin Stephenson" w:date="2017-08-19T14:42:00Z">
        <w:r w:rsidR="000B4772" w:rsidRPr="00015EDD">
          <w:rPr>
            <w:bCs/>
            <w:color w:val="000000" w:themeColor="text1"/>
          </w:rPr>
          <w:t xml:space="preserve">Erin Stephenson is </w:t>
        </w:r>
      </w:ins>
      <w:ins w:id="293" w:author="Erin Stephenson" w:date="2017-08-19T14:45:00Z">
        <w:r w:rsidR="00015EDD">
          <w:rPr>
            <w:bCs/>
            <w:color w:val="000000" w:themeColor="text1"/>
          </w:rPr>
          <w:t>partially</w:t>
        </w:r>
      </w:ins>
      <w:ins w:id="294" w:author="Erin Stephenson" w:date="2017-08-19T14:42:00Z">
        <w:r w:rsidR="000B4772" w:rsidRPr="00015EDD">
          <w:rPr>
            <w:bCs/>
            <w:color w:val="000000" w:themeColor="text1"/>
          </w:rPr>
          <w:t xml:space="preserve"> supported by funding</w:t>
        </w:r>
      </w:ins>
      <w:ins w:id="295" w:author="Erin Stephenson" w:date="2017-08-19T14:45:00Z">
        <w:r w:rsidR="00015EDD">
          <w:rPr>
            <w:bCs/>
            <w:color w:val="000000" w:themeColor="text1"/>
          </w:rPr>
          <w:t xml:space="preserve"> from</w:t>
        </w:r>
      </w:ins>
      <w:ins w:id="296" w:author="Erin Stephenson" w:date="2017-08-19T14:42:00Z">
        <w:r w:rsidR="000B4772" w:rsidRPr="00015EDD">
          <w:rPr>
            <w:bCs/>
            <w:color w:val="000000" w:themeColor="text1"/>
          </w:rPr>
          <w:t xml:space="preserve"> </w:t>
        </w:r>
      </w:ins>
      <w:ins w:id="297" w:author="Erin Stephenson" w:date="2017-08-19T14:44:00Z">
        <w:r w:rsidR="00015EDD" w:rsidRPr="004B46F2">
          <w:rPr>
            <w:rFonts w:cs="Times"/>
            <w:bCs/>
          </w:rPr>
          <w:t xml:space="preserve">Le Bonheur Children’s Hospital, the Children’s </w:t>
        </w:r>
        <w:commentRangeStart w:id="298"/>
        <w:r w:rsidR="00015EDD" w:rsidRPr="004B46F2">
          <w:rPr>
            <w:rFonts w:cs="Times"/>
            <w:bCs/>
          </w:rPr>
          <w:t>Foundation</w:t>
        </w:r>
      </w:ins>
      <w:commentRangeEnd w:id="298"/>
      <w:r w:rsidR="00EC71DC">
        <w:rPr>
          <w:rStyle w:val="CommentReference"/>
        </w:rPr>
        <w:commentReference w:id="298"/>
      </w:r>
      <w:ins w:id="299" w:author="Erin Stephenson" w:date="2017-08-19T14:44:00Z">
        <w:r w:rsidR="00015EDD" w:rsidRPr="004B46F2">
          <w:rPr>
            <w:rFonts w:cs="Times"/>
            <w:bCs/>
          </w:rPr>
          <w:t xml:space="preserve"> Research Institute and the Le Bonheur Associate </w:t>
        </w:r>
        <w:proofErr w:type="gramStart"/>
        <w:r w:rsidR="00015EDD" w:rsidRPr="004B46F2">
          <w:rPr>
            <w:rFonts w:cs="Times"/>
            <w:bCs/>
          </w:rPr>
          <w:t xml:space="preserve">Board </w:t>
        </w:r>
      </w:ins>
      <w:ins w:id="300" w:author="Erin Stephenson" w:date="2017-08-19T14:42:00Z">
        <w:r w:rsidR="000B4772">
          <w:rPr>
            <w:bCs/>
            <w:color w:val="000000" w:themeColor="text1"/>
          </w:rPr>
          <w:t>.</w:t>
        </w:r>
        <w:proofErr w:type="gramEnd"/>
        <w:r w:rsidR="000B4772">
          <w:rPr>
            <w:bCs/>
            <w:color w:val="000000" w:themeColor="text1"/>
          </w:rPr>
          <w:t xml:space="preserve"> </w:t>
        </w:r>
      </w:ins>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4CB98194" w14:textId="4D07A249" w:rsidR="00980A1E" w:rsidRPr="00980A1E" w:rsidRDefault="00FA2417" w:rsidP="00980A1E">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980A1E" w:rsidRPr="00980A1E">
        <w:rPr>
          <w:rFonts w:ascii="Calibri" w:eastAsia="Times New Roman" w:hAnsi="Calibri" w:cs="Times New Roman"/>
          <w:noProof/>
        </w:rPr>
        <w:t xml:space="preserve">1. </w:t>
      </w:r>
      <w:r w:rsidR="00980A1E" w:rsidRPr="00980A1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3ACD77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 </w:t>
      </w:r>
      <w:r w:rsidRPr="00980A1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18D3D69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 </w:t>
      </w:r>
      <w:r w:rsidRPr="00980A1E">
        <w:rPr>
          <w:rFonts w:ascii="Calibri" w:eastAsia="Times New Roman" w:hAnsi="Calibri" w:cs="Times New Roman"/>
          <w:noProof/>
        </w:rPr>
        <w:tab/>
        <w:t xml:space="preserve">Cerda J, Fardella CE, Arrese M. Overexpression of 11 b -hydroxysteroid dehydrogenase </w:t>
      </w:r>
      <w:r w:rsidRPr="00980A1E">
        <w:rPr>
          <w:rFonts w:ascii="Calibri" w:eastAsia="Times New Roman" w:hAnsi="Calibri" w:cs="Times New Roman"/>
          <w:noProof/>
        </w:rPr>
        <w:lastRenderedPageBreak/>
        <w:t xml:space="preserve">type 1 in visceral adipose tissue and portal hypercortisolism in non-alcoholic fatty liver disease. 2012;392–9. </w:t>
      </w:r>
    </w:p>
    <w:p w14:paraId="11DD16B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 </w:t>
      </w:r>
      <w:r w:rsidRPr="00980A1E">
        <w:rPr>
          <w:rFonts w:ascii="Calibri" w:eastAsia="Times New Roman" w:hAnsi="Calibri" w:cs="Times New Roman"/>
          <w:noProof/>
        </w:rPr>
        <w:tab/>
        <w:t xml:space="preserve">Pivonello R, Martino MC De, Leo M De, Lombardi G, Colao A. Cushing’s Syndrome. 2008;37:135–49. </w:t>
      </w:r>
    </w:p>
    <w:p w14:paraId="69BCF72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 </w:t>
      </w:r>
      <w:r w:rsidRPr="00980A1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116214A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6. </w:t>
      </w:r>
      <w:r w:rsidRPr="00980A1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ABFAFD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7. </w:t>
      </w:r>
      <w:r w:rsidRPr="00980A1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6CAF05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8. </w:t>
      </w:r>
      <w:r w:rsidRPr="00980A1E">
        <w:rPr>
          <w:rFonts w:ascii="Calibri" w:eastAsia="Times New Roman" w:hAnsi="Calibri" w:cs="Times New Roman"/>
          <w:noProof/>
        </w:rPr>
        <w:tab/>
        <w:t xml:space="preserve">Hsiao C, Ph D, Cherry DK, Beatty PC, Ph D, Rechtsteiner EA, Care H. National Ambulatory Medical Care Survey : 2007 Summary. 2010; </w:t>
      </w:r>
    </w:p>
    <w:p w14:paraId="52738DB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9. </w:t>
      </w:r>
      <w:r w:rsidRPr="00980A1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610FB0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0. </w:t>
      </w:r>
      <w:r w:rsidRPr="00980A1E">
        <w:rPr>
          <w:rFonts w:ascii="Calibri" w:eastAsia="Times New Roman" w:hAnsi="Calibri" w:cs="Times New Roman"/>
          <w:noProof/>
        </w:rPr>
        <w:tab/>
        <w:t xml:space="preserve">Karam JH, Grodsky GM, Ph D, Forsham PH. Excessive Insulin Response to Glucose in Obese Subjects as Measured by Immunochemical Assay. </w:t>
      </w:r>
    </w:p>
    <w:p w14:paraId="447B08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1. </w:t>
      </w:r>
      <w:r w:rsidRPr="00980A1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F12F7B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2. </w:t>
      </w:r>
      <w:r w:rsidRPr="00980A1E">
        <w:rPr>
          <w:rFonts w:ascii="Calibri" w:eastAsia="Times New Roman" w:hAnsi="Calibri" w:cs="Times New Roman"/>
          <w:noProof/>
        </w:rPr>
        <w:tab/>
        <w:t xml:space="preserve">Steffensen C, Pereira AM, Dekkers OM. Prevalence of hypercortisolism in type 2 diabetes patients : a systematic review and. 2016; </w:t>
      </w:r>
    </w:p>
    <w:p w14:paraId="55B706F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3. </w:t>
      </w:r>
      <w:r w:rsidRPr="00980A1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99334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4. </w:t>
      </w:r>
      <w:r w:rsidRPr="00980A1E">
        <w:rPr>
          <w:rFonts w:ascii="Calibri" w:eastAsia="Times New Roman" w:hAnsi="Calibri" w:cs="Times New Roman"/>
          <w:noProof/>
        </w:rPr>
        <w:tab/>
        <w:t xml:space="preserve">Youssef WI, Mccullough AJ. Steatohepatitis in obese individuals. 2002;16:733–47. </w:t>
      </w:r>
    </w:p>
    <w:p w14:paraId="4F5F8A7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5. </w:t>
      </w:r>
      <w:r w:rsidRPr="00980A1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F4F564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6. </w:t>
      </w:r>
      <w:r w:rsidRPr="00980A1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1AD252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7. </w:t>
      </w:r>
      <w:r w:rsidRPr="00980A1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A780B3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8. </w:t>
      </w:r>
      <w:r w:rsidRPr="00980A1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A52E49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9. </w:t>
      </w:r>
      <w:r w:rsidRPr="00980A1E">
        <w:rPr>
          <w:rFonts w:ascii="Calibri" w:eastAsia="Times New Roman" w:hAnsi="Calibri" w:cs="Times New Roman"/>
          <w:noProof/>
        </w:rPr>
        <w:tab/>
        <w:t xml:space="preserve">Schakman O, Kalista S, Barbé C, Loumaye A, Thissen JP. Glucocorticoid-induced skeletal muscle atrophy </w:t>
      </w:r>
      <w:r w:rsidRPr="00980A1E">
        <w:rPr>
          <w:rFonts w:ascii="Oriya Sangam MN" w:eastAsia="Oriya Sangam MN" w:hAnsi="Oriya Sangam MN" w:cs="Oriya Sangam MN"/>
          <w:noProof/>
        </w:rPr>
        <w:t>ଝ</w:t>
      </w:r>
      <w:r w:rsidRPr="00980A1E">
        <w:rPr>
          <w:rFonts w:ascii="Calibri" w:eastAsia="Times New Roman" w:hAnsi="Calibri" w:cs="Times New Roman"/>
          <w:noProof/>
        </w:rPr>
        <w:t>. Int J Biochem Cell Biol [Internet]. Elsevier Ltd; 2013;45:2163–72. Available from: http://dx.doi.org/10.1016/j.biocel.2013.05.036</w:t>
      </w:r>
    </w:p>
    <w:p w14:paraId="39195E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0. </w:t>
      </w:r>
      <w:r w:rsidRPr="00980A1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1D4F5F0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1. </w:t>
      </w:r>
      <w:r w:rsidRPr="00980A1E">
        <w:rPr>
          <w:rFonts w:ascii="Calibri" w:eastAsia="Times New Roman" w:hAnsi="Calibri" w:cs="Times New Roman"/>
          <w:noProof/>
        </w:rPr>
        <w:tab/>
        <w:t xml:space="preserve">Geer EB, Shen W, Gallagher D, Punyanitya M, Looker HC, Post KD, Freda PU. Female </w:t>
      </w:r>
      <w:r w:rsidRPr="00980A1E">
        <w:rPr>
          <w:rFonts w:ascii="Calibri" w:eastAsia="Times New Roman" w:hAnsi="Calibri" w:cs="Times New Roman"/>
          <w:noProof/>
        </w:rPr>
        <w:lastRenderedPageBreak/>
        <w:t xml:space="preserve">Patients with Cushing ’ s Disease. 2011;73:469–75. </w:t>
      </w:r>
    </w:p>
    <w:p w14:paraId="08FCD5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2. </w:t>
      </w:r>
      <w:r w:rsidRPr="00980A1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6A4C4E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3. </w:t>
      </w:r>
      <w:r w:rsidRPr="00980A1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A23321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4. </w:t>
      </w:r>
      <w:r w:rsidRPr="00980A1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345FB45"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5. </w:t>
      </w:r>
      <w:r w:rsidRPr="00980A1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EC5482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6. </w:t>
      </w:r>
      <w:r w:rsidRPr="00980A1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16DE1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7. </w:t>
      </w:r>
      <w:r w:rsidRPr="00980A1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F8202C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8. </w:t>
      </w:r>
      <w:r w:rsidRPr="00980A1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9B0EAC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9. </w:t>
      </w:r>
      <w:r w:rsidRPr="00980A1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32C8CE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0. </w:t>
      </w:r>
      <w:r w:rsidRPr="00980A1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F25FF8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1. </w:t>
      </w:r>
      <w:r w:rsidRPr="00980A1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FC91C9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2. </w:t>
      </w:r>
      <w:r w:rsidRPr="00980A1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215A7CF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3. </w:t>
      </w:r>
      <w:r w:rsidRPr="00980A1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2778B45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4. </w:t>
      </w:r>
      <w:r w:rsidRPr="00980A1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w:t>
      </w:r>
      <w:r w:rsidRPr="00980A1E">
        <w:rPr>
          <w:rFonts w:ascii="Calibri" w:eastAsia="Times New Roman" w:hAnsi="Calibri" w:cs="Times New Roman"/>
          <w:noProof/>
        </w:rPr>
        <w:lastRenderedPageBreak/>
        <w:t xml:space="preserve">2017;66:272–86. </w:t>
      </w:r>
    </w:p>
    <w:p w14:paraId="5CAC738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5. </w:t>
      </w:r>
      <w:r w:rsidRPr="00980A1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ED90C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6. </w:t>
      </w:r>
      <w:r w:rsidRPr="00980A1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7B36B7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7. </w:t>
      </w:r>
      <w:r w:rsidRPr="00980A1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492F6CE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8. </w:t>
      </w:r>
      <w:r w:rsidRPr="00980A1E">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3B71D99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9. </w:t>
      </w:r>
      <w:r w:rsidRPr="00980A1E">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9B589D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0. </w:t>
      </w:r>
      <w:r w:rsidRPr="00980A1E">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6475CCF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1. </w:t>
      </w:r>
      <w:r w:rsidRPr="00980A1E">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164584C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2. </w:t>
      </w:r>
      <w:r w:rsidRPr="00980A1E">
        <w:rPr>
          <w:rFonts w:ascii="Calibri" w:eastAsia="Times New Roman" w:hAnsi="Calibri" w:cs="Times New Roman"/>
          <w:noProof/>
        </w:rPr>
        <w:tab/>
        <w:t xml:space="preserve">Chiang S-H, Chang L SA. TC10 and Insulin </w:t>
      </w:r>
      <w:r w:rsidRPr="00980A1E">
        <w:rPr>
          <w:rFonts w:ascii="Calibri" w:eastAsia="Calibri" w:hAnsi="Calibri" w:cs="Calibri"/>
          <w:noProof/>
        </w:rPr>
        <w:t>‐</w:t>
      </w:r>
      <w:r w:rsidRPr="00980A1E">
        <w:rPr>
          <w:rFonts w:ascii="Calibri" w:eastAsia="Times New Roman" w:hAnsi="Calibri" w:cs="Times New Roman"/>
          <w:noProof/>
        </w:rPr>
        <w:t xml:space="preserve"> Stimulated Glucose Transport. 2002;406:1257–62. </w:t>
      </w:r>
    </w:p>
    <w:p w14:paraId="0403F76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3. </w:t>
      </w:r>
      <w:r w:rsidRPr="00980A1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2737D35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4. </w:t>
      </w:r>
      <w:r w:rsidRPr="00980A1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3B4443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5. </w:t>
      </w:r>
      <w:r w:rsidRPr="00980A1E">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5A8E8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6. </w:t>
      </w:r>
      <w:r w:rsidRPr="00980A1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4BEBD1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7. </w:t>
      </w:r>
      <w:r w:rsidRPr="00980A1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CAA6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8. </w:t>
      </w:r>
      <w:r w:rsidRPr="00980A1E">
        <w:rPr>
          <w:rFonts w:ascii="Calibri" w:eastAsia="Times New Roman" w:hAnsi="Calibri" w:cs="Times New Roman"/>
          <w:noProof/>
        </w:rPr>
        <w:tab/>
        <w:t xml:space="preserve">Yan Y, Hou D, Zhao X, Liu J. Childhood Adiposity and Nonalcoholic Fatty Liver Disease in Adulthood. 2017;139. </w:t>
      </w:r>
    </w:p>
    <w:p w14:paraId="6961BF8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9. </w:t>
      </w:r>
      <w:r w:rsidRPr="00980A1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65FCBD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lastRenderedPageBreak/>
        <w:t xml:space="preserve">50. </w:t>
      </w:r>
      <w:r w:rsidRPr="00980A1E">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2C02EC4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1. </w:t>
      </w:r>
      <w:r w:rsidRPr="00980A1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072F3B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2. </w:t>
      </w:r>
      <w:r w:rsidRPr="00980A1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39FC4AF0"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3. </w:t>
      </w:r>
      <w:r w:rsidRPr="00980A1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1ED3ACE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4. </w:t>
      </w:r>
      <w:r w:rsidRPr="00980A1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399C2FD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5. </w:t>
      </w:r>
      <w:r w:rsidRPr="00980A1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37E35D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6. </w:t>
      </w:r>
      <w:r w:rsidRPr="00980A1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880821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7. </w:t>
      </w:r>
      <w:r w:rsidRPr="00980A1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650C4C2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8. </w:t>
      </w:r>
      <w:r w:rsidRPr="00980A1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3D2682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9. </w:t>
      </w:r>
      <w:r w:rsidRPr="00980A1E">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9F2A743" w14:textId="77777777" w:rsidR="00980A1E" w:rsidRPr="00980A1E" w:rsidRDefault="00980A1E" w:rsidP="00980A1E">
      <w:pPr>
        <w:widowControl w:val="0"/>
        <w:autoSpaceDE w:val="0"/>
        <w:autoSpaceDN w:val="0"/>
        <w:adjustRightInd w:val="0"/>
        <w:ind w:left="640" w:hanging="640"/>
        <w:rPr>
          <w:rFonts w:ascii="Calibri" w:hAnsi="Calibri"/>
          <w:noProof/>
        </w:rPr>
      </w:pPr>
      <w:r w:rsidRPr="00980A1E">
        <w:rPr>
          <w:rFonts w:ascii="Calibri" w:eastAsia="Times New Roman" w:hAnsi="Calibri" w:cs="Times New Roman"/>
          <w:noProof/>
        </w:rPr>
        <w:t xml:space="preserve">60. </w:t>
      </w:r>
      <w:r w:rsidRPr="00980A1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5E1EC58B" w:rsidR="000A4359" w:rsidRPr="006902F6" w:rsidRDefault="00FA2417" w:rsidP="00980A1E">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7-09-04T15:00:00Z" w:initials="Office">
    <w:p w14:paraId="316D5A75" w14:textId="783044AE" w:rsidR="006E71BA" w:rsidRDefault="006E71BA">
      <w:pPr>
        <w:pStyle w:val="CommentText"/>
      </w:pPr>
      <w:r>
        <w:rPr>
          <w:rStyle w:val="CommentReference"/>
        </w:rPr>
        <w:annotationRef/>
      </w:r>
      <w:r>
        <w:t>Dave, I did rearrange the order a bit, I realized Erin was correct in that this would flow better. She didn’t re-write any of it, she just changed the order of what I had written, which made me feel better, hah. Anyway, I left the deleted sections in case you want to compare and see if you agree.</w:t>
      </w:r>
    </w:p>
  </w:comment>
  <w:comment w:id="15" w:author="Erin Stephenson" w:date="2017-08-18T12:28:00Z" w:initials="ES">
    <w:p w14:paraId="31D811B4" w14:textId="77777777" w:rsidR="006E71BA" w:rsidRDefault="006E71BA">
      <w:pPr>
        <w:pStyle w:val="CommentText"/>
      </w:pPr>
      <w:r>
        <w:rPr>
          <w:rStyle w:val="CommentReference"/>
        </w:rPr>
        <w:annotationRef/>
      </w:r>
      <w:r>
        <w:t>I would consider rearranging these first paragraphs a bit. I think introducing/defining Cushing’s syndrome first would help the intro flow better, then talk about obesity and the similar comorbidities. Something along the lines of:</w:t>
      </w:r>
    </w:p>
    <w:p w14:paraId="369BF9EB" w14:textId="77777777" w:rsidR="006E71BA" w:rsidRDefault="006E71BA">
      <w:pPr>
        <w:pStyle w:val="CommentText"/>
      </w:pPr>
    </w:p>
    <w:p w14:paraId="5B61CF1E" w14:textId="6C179A64" w:rsidR="006E71BA" w:rsidRDefault="006E71BA">
      <w:pPr>
        <w:pStyle w:val="CommentText"/>
      </w:pPr>
      <w:r>
        <w:t xml:space="preserve"> “Cushing’s syndrome is an endocrine disorder that manifests in response to chronically elevated levels of glucocorticoids and is often associated with changes in adipose mass and distribution, fatty liver, impaired glucose tolerance and type 2 diabetes. Although prevalence of Cushing’s syndrome is rare, it is estimated that at any given time 1-3% of the US, UK and Danish populations are prescribed exogenous corticosteroids, which may increase their risk for developing some of the same metabolic complications observed in Cushing’s syndrome.</w:t>
      </w:r>
    </w:p>
    <w:p w14:paraId="629CE800" w14:textId="4A6F85DD" w:rsidR="006E71BA" w:rsidRDefault="006E71BA">
      <w:pPr>
        <w:pStyle w:val="CommentText"/>
      </w:pPr>
      <w:r>
        <w:t xml:space="preserve">     </w:t>
      </w:r>
      <w:proofErr w:type="gramStart"/>
      <w:r>
        <w:t>Similarly</w:t>
      </w:r>
      <w:proofErr w:type="gramEnd"/>
      <w:r>
        <w:t xml:space="preserve"> to Cushing’s syndrome, obesity is often accompanied by a multitude of metabolic complications… </w:t>
      </w:r>
      <w:r w:rsidRPr="0064248A">
        <w:rPr>
          <w:i/>
          <w:color w:val="FF0000"/>
        </w:rPr>
        <w:t>briefly expand on this</w:t>
      </w:r>
      <w:r w:rsidRPr="0064248A">
        <w:rPr>
          <w:color w:val="FF0000"/>
        </w:rPr>
        <w:t>.</w:t>
      </w:r>
    </w:p>
    <w:p w14:paraId="2A83933B" w14:textId="54427438" w:rsidR="006E71BA" w:rsidRDefault="006E71BA">
      <w:pPr>
        <w:pStyle w:val="CommentText"/>
      </w:pPr>
      <w:r>
        <w:t xml:space="preserve">     Given the similar comorbidities and the increasing prevalence of both obesity and glucocorticoid prescription, we hypothesized that a combination of these two conditions would lead to even worse metabolic outcomes than either alone… </w:t>
      </w:r>
      <w:r w:rsidRPr="0064248A">
        <w:rPr>
          <w:i/>
          <w:color w:val="FF0000"/>
        </w:rPr>
        <w:t xml:space="preserve">Describe your aims </w:t>
      </w:r>
      <w:proofErr w:type="gramStart"/>
      <w:r w:rsidRPr="0064248A">
        <w:rPr>
          <w:i/>
          <w:color w:val="FF0000"/>
        </w:rPr>
        <w:t>here</w:t>
      </w:r>
      <w:r>
        <w:rPr>
          <w:color w:val="FF0000"/>
        </w:rPr>
        <w:t xml:space="preserve"> </w:t>
      </w:r>
      <w:r>
        <w:t>”</w:t>
      </w:r>
      <w:proofErr w:type="gramEnd"/>
    </w:p>
    <w:p w14:paraId="31CB313A" w14:textId="77777777" w:rsidR="006E71BA" w:rsidRDefault="006E71BA">
      <w:pPr>
        <w:pStyle w:val="CommentText"/>
      </w:pPr>
    </w:p>
    <w:p w14:paraId="5B2C5729" w14:textId="5CBC57A6" w:rsidR="006E71BA" w:rsidRDefault="006E71BA">
      <w:pPr>
        <w:pStyle w:val="CommentText"/>
      </w:pPr>
      <w:r>
        <w:t>As a rule of thumb, I try to keep each paragraph to one topic unless I’ve already introduced the topics and have good reason to compare them. Remember, the intro only needs to be a couple of paragraphs. Once you set up the background and state your hypothesis, the reader is ready to move on to what you did.</w:t>
      </w:r>
    </w:p>
    <w:p w14:paraId="14B413A1" w14:textId="77777777" w:rsidR="006E71BA" w:rsidRDefault="006E71BA">
      <w:pPr>
        <w:pStyle w:val="CommentText"/>
      </w:pPr>
    </w:p>
  </w:comment>
  <w:comment w:id="16" w:author="Microsoft Office User" w:date="2017-08-25T10:41:00Z" w:initials="Office">
    <w:p w14:paraId="0A5B2542" w14:textId="5BC4E299" w:rsidR="006E71BA" w:rsidRDefault="006E71BA">
      <w:pPr>
        <w:pStyle w:val="CommentText"/>
      </w:pPr>
      <w:r>
        <w:rPr>
          <w:rStyle w:val="CommentReference"/>
        </w:rPr>
        <w:annotationRef/>
      </w:r>
      <w:r>
        <w:t xml:space="preserve">No explanation of </w:t>
      </w:r>
      <w:proofErr w:type="spellStart"/>
      <w:proofErr w:type="gramStart"/>
      <w:r>
        <w:t>Cushing;s</w:t>
      </w:r>
      <w:proofErr w:type="spellEnd"/>
      <w:r>
        <w:t>.</w:t>
      </w:r>
      <w:proofErr w:type="gramEnd"/>
      <w:r>
        <w:t xml:space="preserve">  Is the reader supposed to know what Cushing’s disease is at this point?  Perhaps adding something like this, “…and though Cushing’s disease, a disorder characterized by over-secretion/exposure to cortisol and associated with increased adiposity/weight gain…” or “...developing countries.  Cushing’s disease…(explanation) is rare….”</w:t>
      </w:r>
    </w:p>
  </w:comment>
  <w:comment w:id="44" w:author="Microsoft Office User" w:date="2017-09-04T15:02:00Z" w:initials="Office">
    <w:p w14:paraId="2012583A" w14:textId="3678618D" w:rsidR="006E71BA" w:rsidRDefault="006E71BA">
      <w:pPr>
        <w:pStyle w:val="CommentText"/>
      </w:pPr>
      <w:r>
        <w:rPr>
          <w:rStyle w:val="CommentReference"/>
        </w:rPr>
        <w:annotationRef/>
      </w:r>
      <w:r>
        <w:t xml:space="preserve">Dave, I think we should leave this section here if possible (Erin suggested removing it or moving it to discussion—she thinks intro is too long and this info does not belong here). I think it sets up that we are not only looking at what happens in the context of </w:t>
      </w:r>
      <w:proofErr w:type="spellStart"/>
      <w:r>
        <w:t>dex+obesity</w:t>
      </w:r>
      <w:proofErr w:type="spellEnd"/>
      <w:r>
        <w:t>, but that we are wanting to unfold the possible reasons why. But if you agree with Erin, that’s okay and I can work on shortening, removing, and/or incorporating into the discussion.</w:t>
      </w:r>
    </w:p>
  </w:comment>
  <w:comment w:id="94" w:author="Microsoft Office User" w:date="2017-09-04T16:57:00Z" w:initials="Office">
    <w:p w14:paraId="5CDA47F5" w14:textId="5CD07147" w:rsidR="006E71BA" w:rsidRDefault="006E71BA">
      <w:pPr>
        <w:pStyle w:val="CommentText"/>
      </w:pPr>
      <w:r>
        <w:rPr>
          <w:rStyle w:val="CommentReference"/>
        </w:rPr>
        <w:annotationRef/>
      </w:r>
      <w:r w:rsidR="00CF7C3D">
        <w:t xml:space="preserve">Dave, </w:t>
      </w:r>
      <w:r>
        <w:t>I address suspected cause of illness here.</w:t>
      </w:r>
    </w:p>
  </w:comment>
  <w:comment w:id="121" w:author="Erin Stephenson" w:date="2017-08-19T12:55:00Z" w:initials="ES">
    <w:p w14:paraId="5E64CCA8" w14:textId="5C378D6D" w:rsidR="006E71BA" w:rsidRDefault="006E71BA">
      <w:pPr>
        <w:pStyle w:val="CommentText"/>
      </w:pPr>
      <w:r>
        <w:rPr>
          <w:rStyle w:val="CommentReference"/>
        </w:rPr>
        <w:annotationRef/>
      </w:r>
      <w:r>
        <w:t>Include the dose of insulin given and what the vehicle was</w:t>
      </w:r>
    </w:p>
  </w:comment>
  <w:comment w:id="122" w:author="Microsoft Office User" w:date="2017-09-02T22:35:00Z" w:initials="Office">
    <w:p w14:paraId="6DE175B0" w14:textId="691E813F" w:rsidR="006E71BA" w:rsidRDefault="006E71BA">
      <w:pPr>
        <w:pStyle w:val="CommentText"/>
      </w:pPr>
      <w:r>
        <w:rPr>
          <w:rStyle w:val="CommentReference"/>
        </w:rPr>
        <w:annotationRef/>
      </w:r>
      <w:r>
        <w:t xml:space="preserve">Dave, </w:t>
      </w:r>
      <w:proofErr w:type="gramStart"/>
      <w:r>
        <w:t>We</w:t>
      </w:r>
      <w:proofErr w:type="gramEnd"/>
      <w:r>
        <w:t xml:space="preserve"> </w:t>
      </w:r>
      <w:proofErr w:type="spellStart"/>
      <w:r>
        <w:t>werent</w:t>
      </w:r>
      <w:proofErr w:type="spellEnd"/>
      <w:r>
        <w:t xml:space="preserve"> including dose here because there are different doses for different mice for different experiments…maybe I should put a range?</w:t>
      </w:r>
    </w:p>
    <w:p w14:paraId="3C3A7394" w14:textId="77777777" w:rsidR="006E71BA" w:rsidRDefault="006E71BA">
      <w:pPr>
        <w:pStyle w:val="CommentText"/>
      </w:pPr>
    </w:p>
  </w:comment>
  <w:comment w:id="136" w:author="Erin Stephenson" w:date="2017-08-19T13:02:00Z" w:initials="ES">
    <w:p w14:paraId="7B2E54A5" w14:textId="77777777" w:rsidR="006E71BA" w:rsidRDefault="006E71BA">
      <w:pPr>
        <w:pStyle w:val="CommentText"/>
      </w:pPr>
      <w:r>
        <w:rPr>
          <w:rStyle w:val="CommentReference"/>
        </w:rPr>
        <w:annotationRef/>
      </w:r>
      <w:r>
        <w:t>What was the origin of the blood samples? One of the catheterized vessels?</w:t>
      </w:r>
    </w:p>
    <w:p w14:paraId="341612A3" w14:textId="3B722A5D" w:rsidR="006E71BA" w:rsidRDefault="006E71BA">
      <w:pPr>
        <w:pStyle w:val="CommentText"/>
      </w:pPr>
      <w:r>
        <w:t xml:space="preserve"> I would be specific about this.</w:t>
      </w:r>
    </w:p>
  </w:comment>
  <w:comment w:id="156" w:author="Microsoft Office User" w:date="2017-09-02T22:31:00Z" w:initials="Office">
    <w:p w14:paraId="473939C4" w14:textId="0831057F" w:rsidR="006E71BA" w:rsidRDefault="006E71BA">
      <w:pPr>
        <w:pStyle w:val="CommentText"/>
      </w:pPr>
      <w:r>
        <w:rPr>
          <w:rStyle w:val="CommentReference"/>
        </w:rPr>
        <w:annotationRef/>
      </w:r>
      <w:r>
        <w:t xml:space="preserve">Dave, </w:t>
      </w:r>
      <w:proofErr w:type="gramStart"/>
      <w:r>
        <w:t>Two</w:t>
      </w:r>
      <w:proofErr w:type="gramEnd"/>
      <w:r>
        <w:t xml:space="preserve"> people removed the UM here, I guess we don’t need to include that, or maybe they thought these were stained at UT</w:t>
      </w:r>
    </w:p>
  </w:comment>
  <w:comment w:id="182" w:author="Nhu Quynh Tran" w:date="2017-08-20T16:37:00Z" w:initials="NQ">
    <w:p w14:paraId="318327CF" w14:textId="3C0C33B3" w:rsidR="006E71BA" w:rsidRDefault="006E71BA">
      <w:pPr>
        <w:pStyle w:val="CommentText"/>
      </w:pPr>
      <w:r>
        <w:rPr>
          <w:rStyle w:val="CommentReference"/>
        </w:rPr>
        <w:annotationRef/>
      </w:r>
      <w:r>
        <w:t>If we have more than 2 groups (Figure 4 A, B, C, we need to perform Tukey’s HSD or Dunn test. These tests control for the family wise error rate (FWER).</w:t>
      </w:r>
    </w:p>
    <w:p w14:paraId="70A0B37B" w14:textId="77777777" w:rsidR="006E71BA" w:rsidRDefault="006E71BA">
      <w:pPr>
        <w:pStyle w:val="CommentText"/>
      </w:pPr>
    </w:p>
    <w:p w14:paraId="3BB22049" w14:textId="584F720B" w:rsidR="006E71BA" w:rsidRDefault="006E71BA">
      <w:pPr>
        <w:pStyle w:val="CommentText"/>
      </w:pPr>
      <w:r>
        <w:t xml:space="preserve">Usually, post-hoc test for ANOVA is Tukey’s HSD test. Dunn test is a non-parametric procedure with BH control. We can use the package </w:t>
      </w:r>
      <w:proofErr w:type="spellStart"/>
      <w:r>
        <w:t>dunn.test</w:t>
      </w:r>
      <w:proofErr w:type="spellEnd"/>
      <w:r>
        <w:t xml:space="preserve"> in R.</w:t>
      </w:r>
    </w:p>
  </w:comment>
  <w:comment w:id="184" w:author="Nhu Quynh Tran" w:date="2017-08-20T16:43:00Z" w:initials="NQ">
    <w:p w14:paraId="45E43BE8" w14:textId="123F6CDE" w:rsidR="006E71BA" w:rsidRDefault="006E71BA">
      <w:pPr>
        <w:pStyle w:val="CommentText"/>
      </w:pPr>
      <w:r>
        <w:rPr>
          <w:rStyle w:val="CommentReference"/>
        </w:rPr>
        <w:annotationRef/>
      </w:r>
      <w:r>
        <w:t xml:space="preserve">Did we control for FWER? How many tests were actually performed? If the interaction was significant, we would have 6 pairwise comparisons. </w:t>
      </w:r>
    </w:p>
  </w:comment>
  <w:comment w:id="185" w:author="Erin Stephenson" w:date="2017-08-19T13:44:00Z" w:initials="ES">
    <w:p w14:paraId="0B89DBD5" w14:textId="22BA05C7" w:rsidR="006E71BA" w:rsidRDefault="006E71BA">
      <w:pPr>
        <w:pStyle w:val="CommentText"/>
      </w:pPr>
      <w:r>
        <w:rPr>
          <w:rStyle w:val="CommentReference"/>
        </w:rPr>
        <w:annotationRef/>
      </w:r>
      <w:r>
        <w:t xml:space="preserve">I would include absolute values plus/minus SE for each parameter you describe. </w:t>
      </w:r>
    </w:p>
  </w:comment>
  <w:comment w:id="186" w:author="Microsoft Office User" w:date="2017-09-04T15:14:00Z" w:initials="Office">
    <w:p w14:paraId="16CB75A2" w14:textId="6E9FABCF" w:rsidR="006E71BA" w:rsidRDefault="006E71BA">
      <w:pPr>
        <w:pStyle w:val="CommentText"/>
      </w:pPr>
      <w:r>
        <w:rPr>
          <w:rStyle w:val="CommentReference"/>
        </w:rPr>
        <w:annotationRef/>
      </w:r>
      <w:r>
        <w:t>Dave, I believe you said we will just report in figures, does this mean I need to include the SE in the text of the figure legend or just showing the error bars is sufficient?</w:t>
      </w:r>
    </w:p>
  </w:comment>
  <w:comment w:id="198" w:author="Nhu Quynh Tran" w:date="2017-08-20T16:59:00Z" w:initials="NQ">
    <w:p w14:paraId="4AA29823" w14:textId="14486FA9" w:rsidR="006E71BA" w:rsidRDefault="006E71BA">
      <w:pPr>
        <w:pStyle w:val="CommentText"/>
      </w:pPr>
      <w:r>
        <w:rPr>
          <w:rStyle w:val="CommentReference"/>
        </w:rPr>
        <w:annotationRef/>
      </w:r>
      <w:r>
        <w:t xml:space="preserve">Need figure legends for these graphs. Black – </w:t>
      </w:r>
      <w:proofErr w:type="gramStart"/>
      <w:r>
        <w:t>control ,</w:t>
      </w:r>
      <w:proofErr w:type="gramEnd"/>
      <w:r>
        <w:t xml:space="preserve"> Red- </w:t>
      </w:r>
      <w:proofErr w:type="spellStart"/>
      <w:r>
        <w:t>Dex</w:t>
      </w:r>
      <w:proofErr w:type="spellEnd"/>
    </w:p>
  </w:comment>
  <w:comment w:id="199" w:author="Microsoft Office User" w:date="2017-09-04T17:40:00Z" w:initials="Office">
    <w:p w14:paraId="74F16363" w14:textId="5F4F6A1D" w:rsidR="00D52F09" w:rsidRDefault="00D52F09">
      <w:pPr>
        <w:pStyle w:val="CommentText"/>
      </w:pPr>
      <w:r>
        <w:rPr>
          <w:rStyle w:val="CommentReference"/>
        </w:rPr>
        <w:annotationRef/>
      </w:r>
      <w:r>
        <w:t>Dave, I think we may need to put something in the figure or at least the legends here noting this, what do you think?</w:t>
      </w:r>
    </w:p>
  </w:comment>
  <w:comment w:id="206" w:author="Erin Stephenson" w:date="2017-08-19T14:08:00Z" w:initials="ES">
    <w:p w14:paraId="20CBE1B4" w14:textId="6D833194" w:rsidR="006E71BA" w:rsidRDefault="006E71BA">
      <w:pPr>
        <w:pStyle w:val="CommentText"/>
      </w:pPr>
      <w:r>
        <w:rPr>
          <w:rStyle w:val="CommentReference"/>
        </w:rPr>
        <w:annotationRef/>
      </w:r>
      <w:proofErr w:type="spellStart"/>
      <w:r>
        <w:rPr>
          <w:color w:val="000000" w:themeColor="text1"/>
        </w:rPr>
        <w:t>Deleted:"</w:t>
      </w:r>
      <w:r w:rsidRPr="006902F6">
        <w:rPr>
          <w:color w:val="000000" w:themeColor="text1"/>
        </w:rPr>
        <w:t>These</w:t>
      </w:r>
      <w:proofErr w:type="spellEnd"/>
      <w:r w:rsidRPr="006902F6">
        <w:rPr>
          <w:color w:val="000000" w:themeColor="text1"/>
        </w:rPr>
        <w:t xml:space="preserve"> data also suggest that glucocorticoids may promote a lipodystrophy-like phenotype in obese animals by causing substantial fat reductions.</w:t>
      </w:r>
      <w:r>
        <w:rPr>
          <w:color w:val="000000" w:themeColor="text1"/>
        </w:rPr>
        <w:t>” This is material for the discussion, not results.</w:t>
      </w:r>
    </w:p>
  </w:comment>
  <w:comment w:id="207" w:author="Microsoft Office User" w:date="2017-09-04T14:42:00Z" w:initials="Office">
    <w:p w14:paraId="047657E7" w14:textId="62F3AC7C" w:rsidR="006E71BA" w:rsidRDefault="006E71BA">
      <w:pPr>
        <w:pStyle w:val="CommentText"/>
      </w:pPr>
      <w:r>
        <w:rPr>
          <w:rStyle w:val="CommentReference"/>
        </w:rPr>
        <w:annotationRef/>
      </w:r>
      <w:r>
        <w:t>Dave, what do you think, should we try to insert into discussion, leave here, or remove completely</w:t>
      </w:r>
    </w:p>
  </w:comment>
  <w:comment w:id="218" w:author="Microsoft Office User" w:date="2017-08-17T12:30:00Z" w:initials="Office">
    <w:p w14:paraId="2962A413" w14:textId="7EF4583F" w:rsidR="006E71BA" w:rsidRDefault="006E71BA">
      <w:pPr>
        <w:pStyle w:val="CommentText"/>
      </w:pPr>
      <w:r>
        <w:rPr>
          <w:rStyle w:val="CommentReference"/>
        </w:rPr>
        <w:annotationRef/>
      </w:r>
      <w:r>
        <w:t>Dave, I think this is correct, could you double check that it is a 3-fold change please?</w:t>
      </w:r>
    </w:p>
  </w:comment>
  <w:comment w:id="234" w:author="Irit Hochberg" w:date="2017-08-21T15:39:00Z" w:initials="IH">
    <w:p w14:paraId="24659163" w14:textId="4D5802D7" w:rsidR="006E71BA" w:rsidRDefault="006E71BA">
      <w:pPr>
        <w:pStyle w:val="CommentText"/>
      </w:pPr>
      <w:r>
        <w:rPr>
          <w:rStyle w:val="CommentReference"/>
        </w:rPr>
        <w:annotationRef/>
      </w:r>
      <w:r>
        <w:t xml:space="preserve">Previous paragraph </w:t>
      </w:r>
      <w:proofErr w:type="spellStart"/>
      <w:r>
        <w:t>dex</w:t>
      </w:r>
      <w:proofErr w:type="spellEnd"/>
      <w:r>
        <w:t xml:space="preserve"> increased fasting glycerol by 50% in chow fed mice and here by 18% - please explain</w:t>
      </w:r>
    </w:p>
  </w:comment>
  <w:comment w:id="235" w:author="Microsoft Office User" w:date="2017-09-04T14:41:00Z" w:initials="Office">
    <w:p w14:paraId="1457A29A" w14:textId="04BFE6BA" w:rsidR="006E71BA" w:rsidRDefault="006E71BA">
      <w:pPr>
        <w:pStyle w:val="CommentText"/>
      </w:pPr>
      <w:r>
        <w:rPr>
          <w:rStyle w:val="CommentReference"/>
        </w:rPr>
        <w:annotationRef/>
      </w:r>
      <w:r>
        <w:t>I think I made this clear now that these are different cohorts of different ages treated for different lengths of time</w:t>
      </w:r>
    </w:p>
  </w:comment>
  <w:comment w:id="279" w:author="Erin Stephenson" w:date="2017-08-19T14:23:00Z" w:initials="ES">
    <w:p w14:paraId="72A5E725" w14:textId="77777777" w:rsidR="006E71BA" w:rsidRDefault="006E71BA">
      <w:pPr>
        <w:pStyle w:val="CommentText"/>
      </w:pPr>
      <w:r>
        <w:rPr>
          <w:rStyle w:val="CommentReference"/>
        </w:rPr>
        <w:annotationRef/>
      </w:r>
      <w:r>
        <w:t>I am not sure this makes sense. You might consider rephrasing</w:t>
      </w:r>
    </w:p>
    <w:p w14:paraId="4C706A6D" w14:textId="61A1675B" w:rsidR="006E71BA" w:rsidRDefault="006E71BA">
      <w:pPr>
        <w:pStyle w:val="CommentText"/>
      </w:pPr>
    </w:p>
  </w:comment>
  <w:comment w:id="280" w:author="Microsoft Office User" w:date="2017-09-04T14:49:00Z" w:initials="Office">
    <w:p w14:paraId="0E9CC45A" w14:textId="6C466092" w:rsidR="006E71BA" w:rsidRDefault="006E71BA">
      <w:pPr>
        <w:pStyle w:val="CommentText"/>
      </w:pPr>
      <w:r>
        <w:rPr>
          <w:rStyle w:val="CommentReference"/>
        </w:rPr>
        <w:annotationRef/>
      </w:r>
      <w:r>
        <w:t>Dave, I had the higher waist circumference in there originally, I guess it was removed at some level of the editing process. Does this make more sense if I include?</w:t>
      </w:r>
    </w:p>
    <w:p w14:paraId="1331E268" w14:textId="77777777" w:rsidR="006E71BA" w:rsidRDefault="006E71BA">
      <w:pPr>
        <w:pStyle w:val="CommentText"/>
      </w:pPr>
    </w:p>
    <w:p w14:paraId="7BC76DF8" w14:textId="3B95E0E2" w:rsidR="006E71BA" w:rsidRDefault="006E71BA">
      <w:pPr>
        <w:pStyle w:val="CommentText"/>
      </w:pPr>
      <w:r>
        <w:t>I think these are important links to make but I want it to flow make sense why they are being made to the reader.</w:t>
      </w:r>
    </w:p>
  </w:comment>
  <w:comment w:id="283" w:author="Irit Hochberg" w:date="2017-08-21T15:47:00Z" w:initials="IH">
    <w:p w14:paraId="5CB00B01" w14:textId="682B2082" w:rsidR="006E71BA" w:rsidRDefault="006E71BA" w:rsidP="002D68F8">
      <w:pPr>
        <w:pStyle w:val="CommentText"/>
      </w:pPr>
      <w:r>
        <w:rPr>
          <w:rStyle w:val="CommentReference"/>
        </w:rPr>
        <w:annotationRef/>
      </w:r>
      <w:r>
        <w:t>many of these results have been described before – are any of the findings novel?</w:t>
      </w:r>
    </w:p>
  </w:comment>
  <w:comment w:id="284" w:author="Microsoft Office User" w:date="2017-09-04T14:53:00Z" w:initials="Office">
    <w:p w14:paraId="32AB0A05" w14:textId="2CD538A6" w:rsidR="006E71BA" w:rsidRDefault="006E71BA">
      <w:pPr>
        <w:pStyle w:val="CommentText"/>
      </w:pPr>
      <w:r>
        <w:rPr>
          <w:rStyle w:val="CommentReference"/>
        </w:rPr>
        <w:annotationRef/>
      </w:r>
      <w:r>
        <w:t xml:space="preserve">Dave, I am not sure how to answer this. I think we are citing that this has been proposed, but no one has measured it in </w:t>
      </w:r>
      <w:proofErr w:type="spellStart"/>
      <w:r>
        <w:t>dex</w:t>
      </w:r>
      <w:proofErr w:type="spellEnd"/>
      <w:r>
        <w:t>/obesity and seen the synergism between both serum and expression markers of lipolysis.</w:t>
      </w:r>
    </w:p>
  </w:comment>
  <w:comment w:id="288" w:author="Irit Hochberg" w:date="2017-08-21T15:55:00Z" w:initials="IH">
    <w:p w14:paraId="598AF6DD" w14:textId="438604A7" w:rsidR="006E71BA" w:rsidRDefault="006E71BA" w:rsidP="002D68F8">
      <w:pPr>
        <w:pStyle w:val="CommentText"/>
      </w:pPr>
      <w:r>
        <w:rPr>
          <w:rStyle w:val="CommentReference"/>
        </w:rPr>
        <w:annotationRef/>
      </w:r>
      <w:r>
        <w:t xml:space="preserve">I think you have to discuss 50% of the mice ill or dying in the HFD </w:t>
      </w:r>
      <w:proofErr w:type="spellStart"/>
      <w:r>
        <w:t>dex</w:t>
      </w:r>
      <w:proofErr w:type="spellEnd"/>
      <w:r>
        <w:t xml:space="preserve"> mice (and none in </w:t>
      </w:r>
      <w:proofErr w:type="spellStart"/>
      <w:r>
        <w:t>thedex</w:t>
      </w:r>
      <w:proofErr w:type="spellEnd"/>
      <w:r>
        <w:t xml:space="preserve"> / HFD groups?). Any clue if they died of infection?  Was this reported before? </w:t>
      </w:r>
    </w:p>
  </w:comment>
  <w:comment w:id="289" w:author="Microsoft Office User" w:date="2017-09-04T14:55:00Z" w:initials="Office">
    <w:p w14:paraId="7EF9BB3F" w14:textId="7133EBF1" w:rsidR="006E71BA" w:rsidRDefault="006E71BA">
      <w:pPr>
        <w:pStyle w:val="CommentText"/>
      </w:pPr>
      <w:r>
        <w:rPr>
          <w:rStyle w:val="CommentReference"/>
        </w:rPr>
        <w:annotationRef/>
      </w:r>
      <w:r>
        <w:t>Dave, I think you said you would discuss with her. I have not seen this reported before, but I can do a better search if needed.</w:t>
      </w:r>
    </w:p>
  </w:comment>
  <w:comment w:id="298" w:author="Microsoft Office User" w:date="2017-09-02T17:18:00Z" w:initials="Office">
    <w:p w14:paraId="51F9A9F5" w14:textId="31142118" w:rsidR="006E71BA" w:rsidRDefault="006E71BA">
      <w:pPr>
        <w:pStyle w:val="CommentText"/>
      </w:pPr>
      <w:r>
        <w:rPr>
          <w:rStyle w:val="CommentReference"/>
        </w:rPr>
        <w:annotationRef/>
      </w:r>
      <w:r>
        <w:t>Dave, I am not sure why we would put what Erin’s funding is…especially since she didn’t have this funding while doing the work included in this paper I don’t think. Also, we do not include the other co-author fund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6D5A75" w15:done="0"/>
  <w15:commentEx w15:paraId="14B413A1" w15:done="0"/>
  <w15:commentEx w15:paraId="0A5B2542" w15:done="0"/>
  <w15:commentEx w15:paraId="2012583A" w15:done="0"/>
  <w15:commentEx w15:paraId="5CDA47F5" w15:done="0"/>
  <w15:commentEx w15:paraId="5E64CCA8" w15:done="0"/>
  <w15:commentEx w15:paraId="3C3A7394" w15:paraIdParent="5E64CCA8" w15:done="0"/>
  <w15:commentEx w15:paraId="341612A3" w15:done="0"/>
  <w15:commentEx w15:paraId="473939C4" w15:done="0"/>
  <w15:commentEx w15:paraId="3BB22049" w15:done="0"/>
  <w15:commentEx w15:paraId="45E43BE8" w15:done="0"/>
  <w15:commentEx w15:paraId="0B89DBD5" w15:done="0"/>
  <w15:commentEx w15:paraId="16CB75A2" w15:paraIdParent="0B89DBD5" w15:done="0"/>
  <w15:commentEx w15:paraId="4AA29823" w15:done="0"/>
  <w15:commentEx w15:paraId="74F16363" w15:paraIdParent="4AA29823" w15:done="0"/>
  <w15:commentEx w15:paraId="20CBE1B4" w15:done="0"/>
  <w15:commentEx w15:paraId="047657E7" w15:paraIdParent="20CBE1B4" w15:done="0"/>
  <w15:commentEx w15:paraId="2962A413" w15:done="0"/>
  <w15:commentEx w15:paraId="24659163" w15:done="0"/>
  <w15:commentEx w15:paraId="1457A29A" w15:paraIdParent="24659163" w15:done="0"/>
  <w15:commentEx w15:paraId="4C706A6D" w15:done="0"/>
  <w15:commentEx w15:paraId="7BC76DF8" w15:paraIdParent="4C706A6D" w15:done="0"/>
  <w15:commentEx w15:paraId="5CB00B01" w15:done="0"/>
  <w15:commentEx w15:paraId="32AB0A05" w15:paraIdParent="5CB00B01" w15:done="0"/>
  <w15:commentEx w15:paraId="598AF6DD" w15:done="0"/>
  <w15:commentEx w15:paraId="7EF9BB3F" w15:paraIdParent="598AF6DD" w15:done="0"/>
  <w15:commentEx w15:paraId="51F9A9F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Erin Stephenson">
    <w15:presenceInfo w15:providerId="None" w15:userId="Erin Stephenson"/>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37E3"/>
    <w:rsid w:val="000452F4"/>
    <w:rsid w:val="00045801"/>
    <w:rsid w:val="000511C5"/>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41A8"/>
    <w:rsid w:val="002B5DCB"/>
    <w:rsid w:val="002B657C"/>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2F"/>
    <w:rsid w:val="00390987"/>
    <w:rsid w:val="003939CA"/>
    <w:rsid w:val="003974C0"/>
    <w:rsid w:val="00397C20"/>
    <w:rsid w:val="003A151A"/>
    <w:rsid w:val="003A1715"/>
    <w:rsid w:val="003A1DC0"/>
    <w:rsid w:val="003A23D7"/>
    <w:rsid w:val="003A266B"/>
    <w:rsid w:val="003A2FE4"/>
    <w:rsid w:val="003A3818"/>
    <w:rsid w:val="003A4693"/>
    <w:rsid w:val="003A5F27"/>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71634"/>
    <w:rsid w:val="00472259"/>
    <w:rsid w:val="00472706"/>
    <w:rsid w:val="00472CEF"/>
    <w:rsid w:val="004763F1"/>
    <w:rsid w:val="00480B27"/>
    <w:rsid w:val="004810EC"/>
    <w:rsid w:val="004817F3"/>
    <w:rsid w:val="00481EB2"/>
    <w:rsid w:val="00485915"/>
    <w:rsid w:val="0048623D"/>
    <w:rsid w:val="00486FEB"/>
    <w:rsid w:val="00487B74"/>
    <w:rsid w:val="00490E90"/>
    <w:rsid w:val="00491EA8"/>
    <w:rsid w:val="004924C0"/>
    <w:rsid w:val="004953F6"/>
    <w:rsid w:val="00497500"/>
    <w:rsid w:val="00497CD5"/>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284B"/>
    <w:rsid w:val="005037E7"/>
    <w:rsid w:val="0050399D"/>
    <w:rsid w:val="005051DF"/>
    <w:rsid w:val="005074CE"/>
    <w:rsid w:val="00507B4E"/>
    <w:rsid w:val="00510496"/>
    <w:rsid w:val="005104B1"/>
    <w:rsid w:val="005127CC"/>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3155"/>
    <w:rsid w:val="00562E5E"/>
    <w:rsid w:val="005647A8"/>
    <w:rsid w:val="00566E30"/>
    <w:rsid w:val="00567887"/>
    <w:rsid w:val="0057116C"/>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402"/>
    <w:rsid w:val="00605595"/>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4B8D"/>
    <w:rsid w:val="007978A8"/>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A59"/>
    <w:rsid w:val="008070E2"/>
    <w:rsid w:val="00807CEF"/>
    <w:rsid w:val="00811966"/>
    <w:rsid w:val="00813742"/>
    <w:rsid w:val="008143F2"/>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D3DC3"/>
    <w:rsid w:val="008D6B15"/>
    <w:rsid w:val="008E232E"/>
    <w:rsid w:val="008E2917"/>
    <w:rsid w:val="008E3983"/>
    <w:rsid w:val="008F1032"/>
    <w:rsid w:val="008F39C5"/>
    <w:rsid w:val="008F6355"/>
    <w:rsid w:val="00900242"/>
    <w:rsid w:val="00900B8C"/>
    <w:rsid w:val="00902E88"/>
    <w:rsid w:val="00903291"/>
    <w:rsid w:val="009055D7"/>
    <w:rsid w:val="009115EE"/>
    <w:rsid w:val="00914AF8"/>
    <w:rsid w:val="00914D17"/>
    <w:rsid w:val="00915C5C"/>
    <w:rsid w:val="00916395"/>
    <w:rsid w:val="00916A30"/>
    <w:rsid w:val="00922899"/>
    <w:rsid w:val="009240AB"/>
    <w:rsid w:val="00924AB8"/>
    <w:rsid w:val="00925F4F"/>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778B2"/>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30F"/>
    <w:rsid w:val="00B80ED3"/>
    <w:rsid w:val="00B82C78"/>
    <w:rsid w:val="00B83305"/>
    <w:rsid w:val="00B835BC"/>
    <w:rsid w:val="00B84CE7"/>
    <w:rsid w:val="00B8773B"/>
    <w:rsid w:val="00B87A01"/>
    <w:rsid w:val="00B87B8B"/>
    <w:rsid w:val="00B90019"/>
    <w:rsid w:val="00B900CB"/>
    <w:rsid w:val="00B90861"/>
    <w:rsid w:val="00B90F75"/>
    <w:rsid w:val="00B928EF"/>
    <w:rsid w:val="00B92BA0"/>
    <w:rsid w:val="00B92FF3"/>
    <w:rsid w:val="00B93D95"/>
    <w:rsid w:val="00B93FB7"/>
    <w:rsid w:val="00B95085"/>
    <w:rsid w:val="00B96BDB"/>
    <w:rsid w:val="00B97DA4"/>
    <w:rsid w:val="00B97F49"/>
    <w:rsid w:val="00BA1028"/>
    <w:rsid w:val="00BA16F5"/>
    <w:rsid w:val="00BA2136"/>
    <w:rsid w:val="00BA5577"/>
    <w:rsid w:val="00BA670F"/>
    <w:rsid w:val="00BA7708"/>
    <w:rsid w:val="00BB3D94"/>
    <w:rsid w:val="00BB3E98"/>
    <w:rsid w:val="00BB49E1"/>
    <w:rsid w:val="00BB4EFB"/>
    <w:rsid w:val="00BC0504"/>
    <w:rsid w:val="00BC08E9"/>
    <w:rsid w:val="00BC1E1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7567"/>
    <w:rsid w:val="00DD765C"/>
    <w:rsid w:val="00DE6D0B"/>
    <w:rsid w:val="00DE6E98"/>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C71DC"/>
    <w:rsid w:val="00ED107C"/>
    <w:rsid w:val="00ED3AC5"/>
    <w:rsid w:val="00ED441B"/>
    <w:rsid w:val="00ED5214"/>
    <w:rsid w:val="00ED5C81"/>
    <w:rsid w:val="00ED6F6A"/>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90038"/>
    <w:rsid w:val="00F93630"/>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0338F6-804A-9B4C-AED8-96F909ECA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14</Pages>
  <Words>35043</Words>
  <Characters>199748</Characters>
  <Application>Microsoft Macintosh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35</cp:revision>
  <dcterms:created xsi:type="dcterms:W3CDTF">2017-08-21T12:00:00Z</dcterms:created>
  <dcterms:modified xsi:type="dcterms:W3CDTF">2017-09-04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